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5B4957" w14:textId="73B22947" w:rsidR="000018C4" w:rsidRDefault="00F33FBB" w:rsidP="00E67ED4">
      <w:pPr>
        <w:pStyle w:val="Title"/>
      </w:pPr>
      <w:r w:rsidRPr="00F33FBB">
        <w:t>Phishing Email Detection Using Subject and Body Text: A Comparative Study of Transformer</w:t>
      </w:r>
      <w:r w:rsidR="00443E89">
        <w:t>s</w:t>
      </w:r>
      <w:r w:rsidRPr="00F33FBB">
        <w:t xml:space="preserve">, Bi-LSTM, and Traditional </w:t>
      </w:r>
      <w:r w:rsidR="005B46A2">
        <w:t>Classifiers</w:t>
      </w:r>
    </w:p>
    <w:p w14:paraId="3C19447B" w14:textId="77777777" w:rsidR="00007B40" w:rsidRPr="00DD4903" w:rsidRDefault="00007B40" w:rsidP="00DD4903">
      <w:pPr>
        <w:rP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3"/>
      </w:tblGrid>
      <w:tr w:rsidR="003A32E6" w14:paraId="1B69408D" w14:textId="77777777" w:rsidTr="007D5FC7">
        <w:tc>
          <w:tcPr>
            <w:tcW w:w="4514" w:type="dxa"/>
          </w:tcPr>
          <w:p w14:paraId="3064ED2A" w14:textId="164E40A1" w:rsidR="00A51372" w:rsidRDefault="007441AA" w:rsidP="00E67ED4">
            <w:pPr>
              <w:jc w:val="center"/>
            </w:pPr>
            <w:r>
              <w:t>Phyo Htet Kyaw</w:t>
            </w:r>
          </w:p>
          <w:p w14:paraId="78F9A2B8" w14:textId="77777777" w:rsidR="00364031" w:rsidRDefault="008F41D0" w:rsidP="00E67ED4">
            <w:pPr>
              <w:jc w:val="center"/>
            </w:pPr>
            <w:r w:rsidRPr="008F41D0">
              <w:t>Auckland University of Technology</w:t>
            </w:r>
          </w:p>
          <w:p w14:paraId="66D52FEE" w14:textId="77777777" w:rsidR="003A32E6" w:rsidRDefault="00570F43" w:rsidP="00E67ED4">
            <w:pPr>
              <w:jc w:val="center"/>
            </w:pPr>
            <w:r w:rsidRPr="00570F43">
              <w:t>phyohtet.kyaw@autuni.ac.nz</w:t>
            </w:r>
          </w:p>
          <w:p w14:paraId="73C4A0A6" w14:textId="54213CE7" w:rsidR="005B015A" w:rsidRDefault="005B015A" w:rsidP="00E67ED4">
            <w:pPr>
              <w:jc w:val="center"/>
            </w:pPr>
          </w:p>
        </w:tc>
        <w:tc>
          <w:tcPr>
            <w:tcW w:w="4513" w:type="dxa"/>
          </w:tcPr>
          <w:p w14:paraId="50BA9009" w14:textId="77777777" w:rsidR="00B93BA5" w:rsidRDefault="00B93BA5" w:rsidP="00E15E21">
            <w:pPr>
              <w:jc w:val="center"/>
            </w:pPr>
            <w:r w:rsidRPr="00B93BA5">
              <w:t>Jairo Gutierrez</w:t>
            </w:r>
          </w:p>
          <w:p w14:paraId="1D02D128" w14:textId="77777777" w:rsidR="00B93BA5" w:rsidRDefault="00B93BA5" w:rsidP="00B93BA5">
            <w:pPr>
              <w:jc w:val="center"/>
            </w:pPr>
            <w:r w:rsidRPr="008F41D0">
              <w:t>Auckland University of Technology</w:t>
            </w:r>
          </w:p>
          <w:p w14:paraId="762598F1" w14:textId="6F8A13AC" w:rsidR="003A32E6" w:rsidRDefault="005B015A" w:rsidP="00E67ED4">
            <w:pPr>
              <w:jc w:val="center"/>
            </w:pPr>
            <w:r w:rsidRPr="005B015A">
              <w:t>jairo.gutierrez@aut.ac.nz</w:t>
            </w:r>
          </w:p>
        </w:tc>
      </w:tr>
      <w:tr w:rsidR="00A51372" w14:paraId="3CDC1E5A" w14:textId="77777777" w:rsidTr="007D5FC7">
        <w:tc>
          <w:tcPr>
            <w:tcW w:w="9027" w:type="dxa"/>
            <w:gridSpan w:val="2"/>
          </w:tcPr>
          <w:p w14:paraId="509A73A2" w14:textId="77777777" w:rsidR="00CC6AC6" w:rsidRDefault="00CC6AC6" w:rsidP="00E15E21">
            <w:pPr>
              <w:jc w:val="center"/>
            </w:pPr>
            <w:r w:rsidRPr="00CC6AC6">
              <w:t>Akbar Ghobakhlou</w:t>
            </w:r>
          </w:p>
          <w:p w14:paraId="01314CF9" w14:textId="77777777" w:rsidR="00CC6AC6" w:rsidRDefault="00CC6AC6" w:rsidP="00CC6AC6">
            <w:pPr>
              <w:jc w:val="center"/>
            </w:pPr>
            <w:r w:rsidRPr="008F41D0">
              <w:t>Auckland University of Technology</w:t>
            </w:r>
          </w:p>
          <w:p w14:paraId="17B05410" w14:textId="6656A6DE" w:rsidR="00E15E21" w:rsidRPr="00A379B7" w:rsidRDefault="00DA440A" w:rsidP="00E15E21">
            <w:pPr>
              <w:jc w:val="center"/>
            </w:pPr>
            <w:r w:rsidRPr="00DA440A">
              <w:t>akbar.ghobakhlou@aut.ac.nz</w:t>
            </w:r>
          </w:p>
          <w:p w14:paraId="079010AB" w14:textId="77777777" w:rsidR="00C819A8" w:rsidRDefault="00C819A8" w:rsidP="00E67ED4"/>
        </w:tc>
      </w:tr>
    </w:tbl>
    <w:p w14:paraId="63853F4E" w14:textId="09DD37C3" w:rsidR="000018C4" w:rsidRPr="003039CD" w:rsidRDefault="000018C4" w:rsidP="00E67ED4">
      <w:pPr>
        <w:pStyle w:val="Heading1"/>
        <w:rPr>
          <w:i/>
          <w:iCs/>
        </w:rPr>
      </w:pPr>
      <w:r w:rsidRPr="003039CD">
        <w:t>Abstract</w:t>
      </w:r>
    </w:p>
    <w:p w14:paraId="1E868766" w14:textId="7F560607" w:rsidR="000018C4" w:rsidRDefault="00DC239E" w:rsidP="00E67ED4">
      <w:pPr>
        <w:rPr>
          <w:i/>
        </w:rPr>
      </w:pPr>
      <w:r w:rsidRPr="00DC239E">
        <w:rPr>
          <w:i/>
        </w:rPr>
        <w:t xml:space="preserve">Phishing emails continue to bypass </w:t>
      </w:r>
      <w:proofErr w:type="gramStart"/>
      <w:r w:rsidRPr="00DC239E">
        <w:rPr>
          <w:i/>
        </w:rPr>
        <w:t>blacklist</w:t>
      </w:r>
      <w:proofErr w:type="gramEnd"/>
      <w:r w:rsidRPr="00DC239E">
        <w:rPr>
          <w:i/>
        </w:rPr>
        <w:t xml:space="preserve">, </w:t>
      </w:r>
      <w:proofErr w:type="gramStart"/>
      <w:r w:rsidRPr="00DC239E">
        <w:rPr>
          <w:i/>
        </w:rPr>
        <w:t>signature</w:t>
      </w:r>
      <w:proofErr w:type="gramEnd"/>
      <w:r w:rsidRPr="00DC239E">
        <w:rPr>
          <w:i/>
        </w:rPr>
        <w:t xml:space="preserve">, and rule-based defenses, motivating </w:t>
      </w:r>
      <w:r w:rsidR="005E4011">
        <w:rPr>
          <w:i/>
        </w:rPr>
        <w:t xml:space="preserve">the development of </w:t>
      </w:r>
      <w:r w:rsidRPr="00DC239E">
        <w:rPr>
          <w:i/>
        </w:rPr>
        <w:t xml:space="preserve">detectors that can learn robust patterns from message content. This </w:t>
      </w:r>
      <w:r w:rsidR="001059F2">
        <w:rPr>
          <w:i/>
        </w:rPr>
        <w:t>Research</w:t>
      </w:r>
      <w:r w:rsidRPr="00DC239E">
        <w:rPr>
          <w:i/>
        </w:rPr>
        <w:t xml:space="preserve">-in-Progress </w:t>
      </w:r>
      <w:r w:rsidR="00A63172">
        <w:rPr>
          <w:i/>
        </w:rPr>
        <w:t xml:space="preserve">paper </w:t>
      </w:r>
      <w:r w:rsidRPr="00DC239E">
        <w:rPr>
          <w:i/>
        </w:rPr>
        <w:t xml:space="preserve">reports completed results for the subject+body text module of a planned multi-segment phishing email detector </w:t>
      </w:r>
      <w:r w:rsidR="00435543">
        <w:rPr>
          <w:i/>
        </w:rPr>
        <w:t xml:space="preserve">covering </w:t>
      </w:r>
      <w:r w:rsidRPr="00DC239E">
        <w:rPr>
          <w:i/>
        </w:rPr>
        <w:t>headers,</w:t>
      </w:r>
      <w:r w:rsidR="00435543">
        <w:rPr>
          <w:i/>
        </w:rPr>
        <w:t xml:space="preserve"> </w:t>
      </w:r>
      <w:r w:rsidRPr="00DC239E">
        <w:rPr>
          <w:i/>
        </w:rPr>
        <w:t>URLs,</w:t>
      </w:r>
      <w:r w:rsidR="00CA7D4D">
        <w:rPr>
          <w:i/>
        </w:rPr>
        <w:t xml:space="preserve"> and</w:t>
      </w:r>
      <w:r w:rsidRPr="00DC239E">
        <w:rPr>
          <w:i/>
        </w:rPr>
        <w:t xml:space="preserve"> attachments. We compare Transformer-based models (BERT, DistilBERT, DeBERTa-v3-base, DeBERTa-v3-small) with recurrent neural models (LSTM, Bi-LSTM) and traditional classifiers (Logistic Regression, SVM, Random Forest, Decision Tree, Naïve Bayes) under consistent preprocessing and evaluation settings. DeBERTa-v3-small achieves the strongest overall performance on the text module (F1 = 0.9972, </w:t>
      </w:r>
      <w:r w:rsidR="003701F0">
        <w:rPr>
          <w:i/>
        </w:rPr>
        <w:t>Matthews correlation coefficient (</w:t>
      </w:r>
      <w:r w:rsidRPr="00DC239E">
        <w:rPr>
          <w:i/>
        </w:rPr>
        <w:t>MCC</w:t>
      </w:r>
      <w:r w:rsidR="003701F0">
        <w:rPr>
          <w:i/>
        </w:rPr>
        <w:t>)</w:t>
      </w:r>
      <w:r w:rsidRPr="00DC239E">
        <w:rPr>
          <w:i/>
        </w:rPr>
        <w:t xml:space="preserve"> = 0.9950), followed closely by BERT (F1 = 0.9969, MCC = 0.9944). DistilBERT provides a strong efficiency–effectiveness trade-off (F1 = 0.9957, MCC = 0.9922), and a linear SVM remains competitive among traditional classifiers (F1 = 0.9963, MCC = 0.9933).</w:t>
      </w:r>
      <w:r w:rsidR="00013491">
        <w:rPr>
          <w:i/>
        </w:rPr>
        <w:t xml:space="preserve"> </w:t>
      </w:r>
      <w:r w:rsidR="00013491" w:rsidRPr="00013491">
        <w:rPr>
          <w:i/>
        </w:rPr>
        <w:t>At batch size 1, the model-only inference time is 4.84 ms/message for DistilBERT, compared with 8.98 ms/message for BERT and 12.27 ms/message for DeBERTa-v3-small. These results provide a strong baseline for the text module, and future work will implement the remaining modules and measure their added value through controlled ablation and fusion studies.</w:t>
      </w:r>
    </w:p>
    <w:p w14:paraId="402BF941" w14:textId="77777777" w:rsidR="00DC239E" w:rsidRDefault="00DC239E" w:rsidP="00E67ED4"/>
    <w:p w14:paraId="2A0509C8" w14:textId="349443E6" w:rsidR="000018C4" w:rsidRPr="00886311" w:rsidRDefault="000018C4" w:rsidP="00E67ED4">
      <w:pPr>
        <w:jc w:val="left"/>
      </w:pPr>
      <w:r w:rsidRPr="00E67ED4">
        <w:rPr>
          <w:b/>
        </w:rPr>
        <w:t>Keywords</w:t>
      </w:r>
      <w:r w:rsidR="004A0611" w:rsidRPr="00886311">
        <w:t xml:space="preserve">: </w:t>
      </w:r>
      <w:r w:rsidR="00E1700B">
        <w:t>Phishing</w:t>
      </w:r>
      <w:r w:rsidR="00CB46B5">
        <w:t xml:space="preserve"> </w:t>
      </w:r>
      <w:r w:rsidR="008F1359">
        <w:t>d</w:t>
      </w:r>
      <w:r w:rsidR="00CB46B5">
        <w:t>etection</w:t>
      </w:r>
      <w:r w:rsidRPr="00886311">
        <w:t xml:space="preserve">, </w:t>
      </w:r>
      <w:r w:rsidR="008F1359">
        <w:t>Phishing email</w:t>
      </w:r>
      <w:r w:rsidR="00E15E21">
        <w:t xml:space="preserve">, </w:t>
      </w:r>
      <w:r w:rsidR="008F1359">
        <w:t>Email security</w:t>
      </w:r>
      <w:r w:rsidR="00E15E21">
        <w:t xml:space="preserve">, </w:t>
      </w:r>
      <w:r w:rsidR="00316488">
        <w:t xml:space="preserve">Deep </w:t>
      </w:r>
      <w:r w:rsidR="00B43A7F">
        <w:t>l</w:t>
      </w:r>
      <w:r w:rsidR="00316488">
        <w:t>earning</w:t>
      </w:r>
      <w:r w:rsidRPr="00886311">
        <w:t>.</w:t>
      </w:r>
    </w:p>
    <w:p w14:paraId="1E54FA33" w14:textId="77777777" w:rsidR="00F54BBE" w:rsidRDefault="00F54BBE" w:rsidP="00E67ED4"/>
    <w:p w14:paraId="305069CD" w14:textId="108AC792" w:rsidR="00007B40" w:rsidRDefault="00F54BBE" w:rsidP="001F2219">
      <w:pPr>
        <w:pStyle w:val="Title"/>
      </w:pPr>
      <w:r>
        <w:br w:type="page"/>
      </w:r>
      <w:r w:rsidR="001F2219" w:rsidRPr="00F33FBB">
        <w:lastRenderedPageBreak/>
        <w:t>Phishing Email Detection Using Subject and Body Text: A Comparative Study of Transformer</w:t>
      </w:r>
      <w:r w:rsidR="001F2219">
        <w:t>s</w:t>
      </w:r>
      <w:r w:rsidR="001F2219" w:rsidRPr="00F33FBB">
        <w:t xml:space="preserve">, Bi-LSTM, and Traditional </w:t>
      </w:r>
      <w:r w:rsidR="001F2219">
        <w:t>Classifiers</w:t>
      </w:r>
    </w:p>
    <w:p w14:paraId="17F7A51B" w14:textId="77777777" w:rsidR="00007B40" w:rsidRPr="00007B40" w:rsidRDefault="00007B40" w:rsidP="00DD4903"/>
    <w:p w14:paraId="1285C92A" w14:textId="77777777" w:rsidR="000018C4" w:rsidRPr="000A09B0" w:rsidRDefault="000018C4" w:rsidP="00E67ED4">
      <w:pPr>
        <w:pStyle w:val="Heading1"/>
      </w:pPr>
      <w:r w:rsidRPr="000A09B0">
        <w:t xml:space="preserve">1. Introduction </w:t>
      </w:r>
    </w:p>
    <w:p w14:paraId="0BC748BA" w14:textId="532CDF1A" w:rsidR="001577B6" w:rsidRDefault="001577B6" w:rsidP="001577B6">
      <w:r>
        <w:t xml:space="preserve">Social-engineering attacks manipulate users by impersonating trusted entities and crafting persuasive, deceptive communications. As a form of social engineering, email phishing tricks recipients into giving up their digital identities and confidential information, while sometimes distributing malware. In 2023, the Anti-Phishing Working Group </w:t>
      </w:r>
      <w:r w:rsidR="00821CF7">
        <w:fldChar w:fldCharType="begin"/>
      </w:r>
      <w:r w:rsidR="00821CF7">
        <w:instrText xml:space="preserve"> ADDIN EN.CITE &lt;EndNote&gt;&lt;Cite&gt;&lt;Author&gt;Anti-Phishing Working Group&lt;/Author&gt;&lt;Year&gt;2024&lt;/Year&gt;&lt;RecNum&gt;68&lt;/RecNum&gt;&lt;DisplayText&gt;(Anti-Phishing Working Group, 2024)&lt;/DisplayText&gt;&lt;record&gt;&lt;rec-number&gt;68&lt;/rec-number&gt;&lt;foreign-keys&gt;&lt;key app="EN" db-id="9tertatrl0asxredrsq5aa0ksrxsssrex5fe" timestamp="1709002465"&gt;68&lt;/key&gt;&lt;/foreign-keys&gt;&lt;ref-type name="Report"&gt;27&lt;/ref-type&gt;&lt;contributors&gt;&lt;authors&gt;&lt;author&gt;Anti-Phishing Working Group,&lt;/author&gt;&lt;/authors&gt;&lt;/contributors&gt;&lt;titles&gt;&lt;title&gt;Phishing Activity Trends Report, 4th Quarter 2023&lt;/title&gt;&lt;/titles&gt;&lt;dates&gt;&lt;year&gt;2024&lt;/year&gt;&lt;/dates&gt;&lt;urls&gt;&lt;related-urls&gt;&lt;url&gt;https://docs.apwg.org/reports/apwg_trends_report_q4_2023.pdf&lt;/url&gt;&lt;/related-urls&gt;&lt;/urls&gt;&lt;/record&gt;&lt;/Cite&gt;&lt;/EndNote&gt;</w:instrText>
      </w:r>
      <w:r w:rsidR="00821CF7">
        <w:fldChar w:fldCharType="separate"/>
      </w:r>
      <w:r w:rsidR="00821CF7">
        <w:rPr>
          <w:noProof/>
        </w:rPr>
        <w:t>(Anti-Phishing Working Group, 2024)</w:t>
      </w:r>
      <w:r w:rsidR="00821CF7">
        <w:fldChar w:fldCharType="end"/>
      </w:r>
      <w:r w:rsidR="0009149A">
        <w:t xml:space="preserve"> </w:t>
      </w:r>
      <w:r>
        <w:t>reported nearly five million phishing incidents. The consequences are severe: between October 2013 and December 2022, business email compromise (BEC) accounted for an estimated USD 51 billion in losses, and phishing ranked among the most frequently reported cybercrimes</w:t>
      </w:r>
      <w:r w:rsidR="00AA2E39">
        <w:t xml:space="preserve"> </w:t>
      </w:r>
      <w:r w:rsidR="000E2791">
        <w:fldChar w:fldCharType="begin"/>
      </w:r>
      <w:r w:rsidR="00821CF7">
        <w:instrText xml:space="preserve"> ADDIN EN.CITE &lt;EndNote&gt;&lt;Cite&gt;&lt;Author&gt;Federal Bureau of Investigation&lt;/Author&gt;&lt;Year&gt;2022&lt;/Year&gt;&lt;RecNum&gt;335&lt;/RecNum&gt;&lt;DisplayText&gt;(Federal Bureau of Investigation, 2022)&lt;/DisplayText&gt;&lt;record&gt;&lt;rec-number&gt;335&lt;/rec-number&gt;&lt;foreign-keys&gt;&lt;key app="EN" db-id="9tertatrl0asxredrsq5aa0ksrxsssrex5fe" timestamp="1716006005"&gt;335&lt;/key&gt;&lt;/foreign-keys&gt;&lt;ref-type name="Report"&gt;27&lt;/ref-type&gt;&lt;contributors&gt;&lt;authors&gt;&lt;author&gt;Federal Bureau of Investigation,&lt;/author&gt;&lt;/authors&gt;&lt;/contributors&gt;&lt;titles&gt;&lt;title&gt;FBI Internet Crime Report 2022&lt;/title&gt;&lt;/titles&gt;&lt;dates&gt;&lt;year&gt;2022&lt;/year&gt;&lt;/dates&gt;&lt;publisher&gt;Federal Bureau of Investigation&lt;/publisher&gt;&lt;urls&gt;&lt;related-urls&gt;&lt;url&gt;https://www.ic3.gov/Media/PDF/AnnualReport/2022_IC3Report.pdf&lt;/url&gt;&lt;/related-urls&gt;&lt;/urls&gt;&lt;/record&gt;&lt;/Cite&gt;&lt;/EndNote&gt;</w:instrText>
      </w:r>
      <w:r w:rsidR="000E2791">
        <w:fldChar w:fldCharType="separate"/>
      </w:r>
      <w:r w:rsidR="00821CF7">
        <w:rPr>
          <w:noProof/>
        </w:rPr>
        <w:t>(Federal Bureau of Investigation, 2022)</w:t>
      </w:r>
      <w:r w:rsidR="000E2791">
        <w:fldChar w:fldCharType="end"/>
      </w:r>
      <w:r>
        <w:t xml:space="preserve">. Industry analyses further note that in 2022, emails delivered 86% of all malware, with ransomware comprising about 35% of those payloads </w:t>
      </w:r>
      <w:r w:rsidR="00821CF7">
        <w:fldChar w:fldCharType="begin"/>
      </w:r>
      <w:r w:rsidR="00821CF7">
        <w:instrText xml:space="preserve"> ADDIN EN.CITE &lt;EndNote&gt;&lt;Cite&gt;&lt;Author&gt;Check Point Research&lt;/Author&gt;&lt;Year&gt;2023&lt;/Year&gt;&lt;RecNum&gt;333&lt;/RecNum&gt;&lt;DisplayText&gt;(Check Point Research, 2023; Verizon, 2022)&lt;/DisplayText&gt;&lt;record&gt;&lt;rec-number&gt;333&lt;/rec-number&gt;&lt;foreign-keys&gt;&lt;key app="EN" db-id="9tertatrl0asxredrsq5aa0ksrxsssrex5fe" timestamp="1715913348"&gt;333&lt;/key&gt;&lt;/foreign-keys&gt;&lt;ref-type name="Report"&gt;27&lt;/ref-type&gt;&lt;contributors&gt;&lt;authors&gt;&lt;author&gt;Check Point Research,&lt;/author&gt;&lt;/authors&gt;&lt;/contributors&gt;&lt;titles&gt;&lt;title&gt;Cyber Security Report&lt;/title&gt;&lt;/titles&gt;&lt;dates&gt;&lt;year&gt;2023&lt;/year&gt;&lt;/dates&gt;&lt;publisher&gt;Check Point Software&lt;/publisher&gt;&lt;urls&gt;&lt;related-urls&gt;&lt;url&gt;https://resources.checkpoint.com/report/2023-check-point-cyber-security-report&lt;/url&gt;&lt;/related-urls&gt;&lt;/urls&gt;&lt;/record&gt;&lt;/Cite&gt;&lt;Cite&gt;&lt;Author&gt;Verizon&lt;/Author&gt;&lt;Year&gt;2022&lt;/Year&gt;&lt;RecNum&gt;334&lt;/RecNum&gt;&lt;record&gt;&lt;rec-number&gt;334&lt;/rec-number&gt;&lt;foreign-keys&gt;&lt;key app="EN" db-id="9tertatrl0asxredrsq5aa0ksrxsssrex5fe" timestamp="1715913850"&gt;334&lt;/key&gt;&lt;/foreign-keys&gt;&lt;ref-type name="Report"&gt;27&lt;/ref-type&gt;&lt;contributors&gt;&lt;authors&gt;&lt;author&gt;Verizon,&lt;/author&gt;&lt;/authors&gt;&lt;/contributors&gt;&lt;titles&gt;&lt;title&gt;Data Breach Investigations Report&lt;/title&gt;&lt;/titles&gt;&lt;dates&gt;&lt;year&gt;2022&lt;/year&gt;&lt;/dates&gt;&lt;urls&gt;&lt;related-urls&gt;&lt;url&gt;https://www.phishingbox.com/downloads/Verizon-Data-Breach-Investigations-Report-DBIR-2022.pdf&lt;/url&gt;&lt;/related-urls&gt;&lt;/urls&gt;&lt;/record&gt;&lt;/Cite&gt;&lt;/EndNote&gt;</w:instrText>
      </w:r>
      <w:r w:rsidR="00821CF7">
        <w:fldChar w:fldCharType="separate"/>
      </w:r>
      <w:r w:rsidR="00821CF7">
        <w:rPr>
          <w:noProof/>
        </w:rPr>
        <w:t>(Check Point Research, 2023; Verizon, 2022)</w:t>
      </w:r>
      <w:r w:rsidR="00821CF7">
        <w:fldChar w:fldCharType="end"/>
      </w:r>
      <w:r w:rsidR="002B1903">
        <w:t xml:space="preserve">. </w:t>
      </w:r>
      <w:r>
        <w:t>While blacklist, whitelist, and signature-based defenses are widely deployed, adversaries increasingly evade them by using well-crafted lures, embedded malicious content and links, and reputable mail infrastructure to slip past traditional filters. Attackers are also using machine learning (ML) to generate more convincing messages that undermine legacy detectors</w:t>
      </w:r>
      <w:r w:rsidR="007607AF">
        <w:t xml:space="preserve"> </w:t>
      </w:r>
      <w:r w:rsidR="00821CF7">
        <w:fldChar w:fldCharType="begin"/>
      </w:r>
      <w:r w:rsidR="00821CF7">
        <w:instrText xml:space="preserve"> ADDIN EN.CITE &lt;EndNote&gt;&lt;Cite&gt;&lt;Author&gt;Yamin&lt;/Author&gt;&lt;Year&gt;2021&lt;/Year&gt;&lt;RecNum&gt;336&lt;/RecNum&gt;&lt;DisplayText&gt;(Yamin et al., 2021)&lt;/DisplayText&gt;&lt;record&gt;&lt;rec-number&gt;336&lt;/rec-number&gt;&lt;foreign-keys&gt;&lt;key app="EN" db-id="9tertatrl0asxredrsq5aa0ksrxsssrex5fe" timestamp="1716011261"&gt;336&lt;/key&gt;&lt;/foreign-keys&gt;&lt;ref-type name="Journal Article"&gt;17&lt;/ref-type&gt;&lt;contributors&gt;&lt;authors&gt;&lt;author&gt;Yamin, Muhammad Mudassar&lt;/author&gt;&lt;author&gt;Ullah, Mohib&lt;/author&gt;&lt;author&gt;Ullah, Habib&lt;/author&gt;&lt;author&gt;Katt, Basel&lt;/author&gt;&lt;/authors&gt;&lt;/contributors&gt;&lt;titles&gt;&lt;title&gt;Weaponized AI for cyber attacks&lt;/title&gt;&lt;secondary-title&gt;Journal of Information Security and Applications&lt;/secondary-title&gt;&lt;/titles&gt;&lt;periodical&gt;&lt;full-title&gt;Journal of Information Security and Applications&lt;/full-title&gt;&lt;/periodical&gt;&lt;pages&gt;102722&lt;/pages&gt;&lt;volume&gt;57&lt;/volume&gt;&lt;keywords&gt;&lt;keyword&gt;Artificial intelligence&lt;/keyword&gt;&lt;keyword&gt;Cybersecurity&lt;/keyword&gt;&lt;keyword&gt;Adversarial learning&lt;/keyword&gt;&lt;keyword&gt;Scenarios&lt;/keyword&gt;&lt;keyword&gt;Cyberattack&lt;/keyword&gt;&lt;keyword&gt;Cyber defense&lt;/keyword&gt;&lt;/keywords&gt;&lt;dates&gt;&lt;year&gt;2021&lt;/year&gt;&lt;pub-dates&gt;&lt;date&gt;2021/03/01/&lt;/date&gt;&lt;/pub-dates&gt;&lt;/dates&gt;&lt;isbn&gt;2214-2126&lt;/isbn&gt;&lt;urls&gt;&lt;related-urls&gt;&lt;url&gt;https://www.sciencedirect.com/science/article/pii/S2214212620308620&lt;/url&gt;&lt;/related-urls&gt;&lt;/urls&gt;&lt;electronic-resource-num&gt;https://doi.org/10.1016/j.jisa.2020.102722&lt;/electronic-resource-num&gt;&lt;/record&gt;&lt;/Cite&gt;&lt;/EndNote&gt;</w:instrText>
      </w:r>
      <w:r w:rsidR="00821CF7">
        <w:fldChar w:fldCharType="separate"/>
      </w:r>
      <w:r w:rsidR="00821CF7">
        <w:rPr>
          <w:noProof/>
        </w:rPr>
        <w:t>(Yamin et al., 2021)</w:t>
      </w:r>
      <w:r w:rsidR="00821CF7">
        <w:fldChar w:fldCharType="end"/>
      </w:r>
      <w:r>
        <w:t>.</w:t>
      </w:r>
    </w:p>
    <w:p w14:paraId="773DC383" w14:textId="77777777" w:rsidR="001577B6" w:rsidRDefault="001577B6" w:rsidP="001577B6"/>
    <w:p w14:paraId="7D21EC54" w14:textId="17B880D8" w:rsidR="00183648" w:rsidRDefault="001577B6" w:rsidP="00950DD2">
      <w:r>
        <w:t>To overcome these limitations, recent research has emphasized ML and deep learning (DL) for phishing detection, seeking both higher accuracy and better adaptability</w:t>
      </w:r>
      <w:r w:rsidR="007607AF">
        <w:t xml:space="preserve"> </w:t>
      </w:r>
      <w:r w:rsidR="00821CF7">
        <w:fldChar w:fldCharType="begin"/>
      </w:r>
      <w:r w:rsidR="00821CF7">
        <w:instrText xml:space="preserve"> ADDIN EN.CITE &lt;EndNote&gt;&lt;Cite&gt;&lt;Author&gt;Kocher&lt;/Author&gt;&lt;Year&gt;2021&lt;/Year&gt;&lt;RecNum&gt;338&lt;/RecNum&gt;&lt;DisplayText&gt;(Kocher &amp;amp; Kumar, 2021)&lt;/DisplayText&gt;&lt;record&gt;&lt;rec-number&gt;338&lt;/rec-number&gt;&lt;foreign-keys&gt;&lt;key app="EN" db-id="9tertatrl0asxredrsq5aa0ksrxsssrex5fe" timestamp="1716013330"&gt;338&lt;/key&gt;&lt;/foreign-keys&gt;&lt;ref-type name="Journal Article"&gt;17&lt;/ref-type&gt;&lt;contributors&gt;&lt;authors&gt;&lt;author&gt;Kocher, Geeta&lt;/author&gt;&lt;author&gt;Kumar, Gulshan&lt;/author&gt;&lt;/authors&gt;&lt;/contributors&gt;&lt;titles&gt;&lt;title&gt;Machine learning and deep learning methods for intrusion detection systems: recent developments and challenges&lt;/title&gt;&lt;secondary-title&gt;Soft Computing&lt;/secondary-title&gt;&lt;/titles&gt;&lt;periodical&gt;&lt;full-title&gt;Soft Computing&lt;/full-title&gt;&lt;/periodical&gt;&lt;pages&gt;9731-9763&lt;/pages&gt;&lt;volume&gt;25&lt;/volume&gt;&lt;number&gt;15&lt;/number&gt;&lt;dates&gt;&lt;year&gt;2021&lt;/year&gt;&lt;/dates&gt;&lt;isbn&gt;1432-7643&lt;/isbn&gt;&lt;urls&gt;&lt;/urls&gt;&lt;/record&gt;&lt;/Cite&gt;&lt;/EndNote&gt;</w:instrText>
      </w:r>
      <w:r w:rsidR="00821CF7">
        <w:fldChar w:fldCharType="separate"/>
      </w:r>
      <w:r w:rsidR="00821CF7">
        <w:rPr>
          <w:noProof/>
        </w:rPr>
        <w:t>(Kocher &amp; Kumar, 2021)</w:t>
      </w:r>
      <w:r w:rsidR="00821CF7">
        <w:fldChar w:fldCharType="end"/>
      </w:r>
      <w:r>
        <w:t xml:space="preserve">. </w:t>
      </w:r>
      <w:r w:rsidR="006B1BD6" w:rsidRPr="006B1BD6">
        <w:t>Deep learning models such as recurrent neural networks (RNNs), long short-term memory networks (LSTMs), and convolutional neural networks (CNNs) can learn discriminative patterns directly from email data and have shown strong performance for phishing detection</w:t>
      </w:r>
      <w:r w:rsidR="006B1BD6">
        <w:t xml:space="preserve"> </w:t>
      </w:r>
      <w:r w:rsidR="00821CF7">
        <w:fldChar w:fldCharType="begin"/>
      </w:r>
      <w:r w:rsidR="00821CF7">
        <w:instrText xml:space="preserve"> ADDIN EN.CITE &lt;EndNote&gt;&lt;Cite&gt;&lt;Author&gt;Lee&lt;/Author&gt;&lt;Year&gt;2021&lt;/Year&gt;&lt;RecNum&gt;283&lt;/RecNum&gt;&lt;DisplayText&gt;(Lee et al., 2021)&lt;/DisplayText&gt;&lt;record&gt;&lt;rec-number&gt;283&lt;/rec-number&gt;&lt;foreign-keys&gt;&lt;key app="EN" db-id="9tertatrl0asxredrsq5aa0ksrxsssrex5fe" timestamp="1712198319"&gt;283&lt;/key&gt;&lt;/foreign-keys&gt;&lt;ref-type name="Conference Proceedings"&gt;10&lt;/ref-type&gt;&lt;contributors&gt;&lt;authors&gt;&lt;author&gt;J. Lee&lt;/author&gt;&lt;author&gt;F. Tang&lt;/author&gt;&lt;author&gt;P. Ye&lt;/author&gt;&lt;author&gt;F. Abbasi&lt;/author&gt;&lt;author&gt;P. Hay&lt;/author&gt;&lt;author&gt;D. M. Divakaran&lt;/author&gt;&lt;/authors&gt;&lt;/contributors&gt;&lt;titles&gt;&lt;title&gt;D-Fence: A Flexible, Efficient, and Comprehensive Phishing Email Detection System&lt;/title&gt;&lt;secondary-title&gt;2021 IEEE European Symposium on Security and Privacy (EuroS&amp;amp;P)&lt;/secondary-title&gt;&lt;alt-title&gt;2021 IEEE European Symposium on Security and Privacy (EuroS&amp;amp;P)&lt;/alt-title&gt;&lt;/titles&gt;&lt;pages&gt;578-597&lt;/pages&gt;&lt;keywords&gt;&lt;keyword&gt;Uniform resource locators&lt;/keyword&gt;&lt;keyword&gt;Systematics&lt;/keyword&gt;&lt;keyword&gt;Phishing&lt;/keyword&gt;&lt;keyword&gt;Computational modeling&lt;/keyword&gt;&lt;keyword&gt;Focusing&lt;/keyword&gt;&lt;keyword&gt;Organizations&lt;/keyword&gt;&lt;keyword&gt;Electronic mail&lt;/keyword&gt;&lt;keyword&gt;phishing detection&lt;/keyword&gt;&lt;keyword&gt;phishing email&lt;/keyword&gt;&lt;keyword&gt;machine learning&lt;/keyword&gt;&lt;keyword&gt;deep learning&lt;/keyword&gt;&lt;/keywords&gt;&lt;dates&gt;&lt;year&gt;2021&lt;/year&gt;&lt;pub-dates&gt;&lt;date&gt;6-10 Sept. 2021&lt;/date&gt;&lt;/pub-dates&gt;&lt;/dates&gt;&lt;urls&gt;&lt;/urls&gt;&lt;electronic-resource-num&gt;10.1109/EuroSP51992.2021.00045&lt;/electronic-resource-num&gt;&lt;/record&gt;&lt;/Cite&gt;&lt;/EndNote&gt;</w:instrText>
      </w:r>
      <w:r w:rsidR="00821CF7">
        <w:fldChar w:fldCharType="separate"/>
      </w:r>
      <w:r w:rsidR="00821CF7">
        <w:rPr>
          <w:noProof/>
        </w:rPr>
        <w:t>(Lee et al., 2021)</w:t>
      </w:r>
      <w:r w:rsidR="00821CF7">
        <w:fldChar w:fldCharType="end"/>
      </w:r>
      <w:r>
        <w:t>. However, most systems analyze only a partial segment of the email, typically body text, headers, and URLs, leaving threats that hide in obfuscated links or in attachments insufficiently addressed. Our prior literature review</w:t>
      </w:r>
      <w:r w:rsidR="006F0164">
        <w:t xml:space="preserve"> </w:t>
      </w:r>
      <w:r w:rsidR="00821CF7">
        <w:fldChar w:fldCharType="begin"/>
      </w:r>
      <w:r w:rsidR="00821CF7">
        <w:instrText xml:space="preserve"> ADDIN EN.CITE &lt;EndNote&gt;&lt;Cite&gt;&lt;Author&gt;Kyaw&lt;/Author&gt;&lt;Year&gt;2024&lt;/Year&gt;&lt;RecNum&gt;364&lt;/RecNum&gt;&lt;DisplayText&gt;(Kyaw et al., 2024)&lt;/DisplayText&gt;&lt;record&gt;&lt;rec-number&gt;364&lt;/rec-number&gt;&lt;foreign-keys&gt;&lt;key app="EN" db-id="9tertatrl0asxredrsq5aa0ksrxsssrex5fe" timestamp="1767781260"&gt;364&lt;/key&gt;&lt;/foreign-keys&gt;&lt;ref-type name="Journal Article"&gt;17&lt;/ref-type&gt;&lt;contributors&gt;&lt;authors&gt;&lt;author&gt;Kyaw, Phyo Htet&lt;/author&gt;&lt;author&gt;Gutierrez, Jairo&lt;/author&gt;&lt;author&gt;Ghobakhlou, Akbar&lt;/author&gt;&lt;/authors&gt;&lt;/contributors&gt;&lt;titles&gt;&lt;title&gt;A Systematic Review of Deep Learning Techniques for Phishing Email Detection&lt;/title&gt;&lt;secondary-title&gt;Electronics&lt;/secondary-title&gt;&lt;/titles&gt;&lt;periodical&gt;&lt;full-title&gt;Electronics&lt;/full-title&gt;&lt;/periodical&gt;&lt;pages&gt;3823&lt;/pages&gt;&lt;volume&gt;13&lt;/volume&gt;&lt;number&gt;19&lt;/number&gt;&lt;dates&gt;&lt;year&gt;2024&lt;/year&gt;&lt;/dates&gt;&lt;isbn&gt;2079-9292&lt;/isbn&gt;&lt;accession-num&gt;doi:10.3390/electronics13193823&lt;/accession-num&gt;&lt;urls&gt;&lt;related-urls&gt;&lt;url&gt;https://www.mdpi.com/2079-9292/13/19/3823&lt;/url&gt;&lt;/related-urls&gt;&lt;/urls&gt;&lt;/record&gt;&lt;/Cite&gt;&lt;/EndNote&gt;</w:instrText>
      </w:r>
      <w:r w:rsidR="00821CF7">
        <w:fldChar w:fldCharType="separate"/>
      </w:r>
      <w:r w:rsidR="00821CF7">
        <w:rPr>
          <w:noProof/>
        </w:rPr>
        <w:t>(Kyaw et al., 2024)</w:t>
      </w:r>
      <w:r w:rsidR="00821CF7">
        <w:fldChar w:fldCharType="end"/>
      </w:r>
      <w:r>
        <w:t xml:space="preserve"> emphasized this gap and recommended models that consider all major segments of the email.</w:t>
      </w:r>
      <w:r w:rsidR="00C26A73">
        <w:t xml:space="preserve"> </w:t>
      </w:r>
    </w:p>
    <w:p w14:paraId="1E73B025" w14:textId="77777777" w:rsidR="00183648" w:rsidRDefault="00183648" w:rsidP="00950DD2"/>
    <w:p w14:paraId="3ED6F84A" w14:textId="245623A8" w:rsidR="003D7E3B" w:rsidRDefault="00950DD2" w:rsidP="00D76F45">
      <w:r>
        <w:t xml:space="preserve">This </w:t>
      </w:r>
      <w:r w:rsidR="00A63172">
        <w:t>Research</w:t>
      </w:r>
      <w:r>
        <w:t xml:space="preserve">-in-Progress </w:t>
      </w:r>
      <w:r w:rsidR="00A63172">
        <w:t xml:space="preserve">paper </w:t>
      </w:r>
      <w:r>
        <w:t>reports completed results for phishing email detection using subject and body text. We compare Transformer-based models (BERT, DistilBERT, DeBERTa-v3-base, DeBERTa-v3-small), recurrent neural models (LSTM, Bi-LSTM), and traditional classifiers (Logistic Regression, SVM, Random Forest, Decision Tree, Naïve Bayes) under consistent preprocessing and evaluation settings</w:t>
      </w:r>
      <w:r w:rsidR="0061499F">
        <w:t xml:space="preserve"> </w:t>
      </w:r>
      <w:r w:rsidR="0061499F">
        <w:fldChar w:fldCharType="begin">
          <w:fldData xml:space="preserve">PEVuZE5vdGU+PENpdGU+PEF1dGhvcj5EZXZsaW48L0F1dGhvcj48WWVhcj4yMDE5PC9ZZWFyPjxS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</w:fldData>
        </w:fldChar>
      </w:r>
      <w:r w:rsidR="009C5961">
        <w:instrText xml:space="preserve"> ADDIN EN.CITE </w:instrText>
      </w:r>
      <w:r w:rsidR="009C5961">
        <w:fldChar w:fldCharType="begin">
          <w:fldData xml:space="preserve">PEVuZE5vdGU+PENpdGU+PEF1dGhvcj5EZXZsaW48L0F1dGhvcj48WWVhcj4yMDE5PC9ZZWFyPjxS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</w:fldData>
        </w:fldChar>
      </w:r>
      <w:r w:rsidR="009C5961">
        <w:instrText xml:space="preserve"> ADDIN EN.CITE.DATA </w:instrText>
      </w:r>
      <w:r w:rsidR="009C5961">
        <w:fldChar w:fldCharType="end"/>
      </w:r>
      <w:r w:rsidR="0061499F">
        <w:fldChar w:fldCharType="separate"/>
      </w:r>
      <w:r w:rsidR="009C5961">
        <w:rPr>
          <w:noProof/>
        </w:rPr>
        <w:t>(Devlin et al., 2019; Graves &amp; Schmidhuber, 2005; He et al., 2021; Hochreiter &amp; Schmidhuber, 1997; Sanh et al., 2019)</w:t>
      </w:r>
      <w:r w:rsidR="0061499F">
        <w:fldChar w:fldCharType="end"/>
      </w:r>
      <w:r>
        <w:t xml:space="preserve">. </w:t>
      </w:r>
      <w:r w:rsidR="001D0D6C">
        <w:t xml:space="preserve">The </w:t>
      </w:r>
      <w:r w:rsidR="00716D95">
        <w:t>contributions</w:t>
      </w:r>
      <w:r w:rsidR="001D0D6C">
        <w:t xml:space="preserve"> of this paper </w:t>
      </w:r>
      <w:r w:rsidR="0001474C">
        <w:t>are:</w:t>
      </w:r>
      <w:r w:rsidR="00D76F45">
        <w:t xml:space="preserve"> (1) </w:t>
      </w:r>
      <w:r w:rsidR="005E4011">
        <w:t xml:space="preserve">a </w:t>
      </w:r>
      <w:r w:rsidR="00E908D4" w:rsidRPr="00E908D4">
        <w:t xml:space="preserve">completed </w:t>
      </w:r>
      <w:proofErr w:type="spellStart"/>
      <w:r w:rsidR="00E908D4" w:rsidRPr="00E908D4">
        <w:t>subject+body</w:t>
      </w:r>
      <w:proofErr w:type="spellEnd"/>
      <w:r w:rsidR="00E908D4" w:rsidRPr="00E908D4">
        <w:t xml:space="preserve"> text module with comparative results across multiple model</w:t>
      </w:r>
      <w:r w:rsidR="00DB3FD5">
        <w:t>s</w:t>
      </w:r>
      <w:r w:rsidR="00A36611">
        <w:t xml:space="preserve"> under consistent settings; (2)</w:t>
      </w:r>
      <w:r w:rsidR="00965340">
        <w:t xml:space="preserve"> </w:t>
      </w:r>
      <w:r w:rsidR="00C37BBD">
        <w:t>reporting</w:t>
      </w:r>
      <w:r w:rsidR="00965340" w:rsidRPr="00965340">
        <w:t xml:space="preserve"> imbalance-aware measures (F1, MCC) </w:t>
      </w:r>
      <w:r w:rsidR="0094303B">
        <w:t>together with</w:t>
      </w:r>
      <w:r w:rsidR="00965340" w:rsidRPr="00965340">
        <w:t xml:space="preserve"> model-only inference time at batch sizes 1 and 32.</w:t>
      </w:r>
    </w:p>
    <w:p w14:paraId="694965C4" w14:textId="77777777" w:rsidR="00950DD2" w:rsidRDefault="00950DD2" w:rsidP="00950DD2"/>
    <w:p w14:paraId="0ABA2EE5" w14:textId="19FD7FB6" w:rsidR="00E657D5" w:rsidRPr="00E67ED4" w:rsidRDefault="00950DD2" w:rsidP="00950DD2">
      <w:r>
        <w:t>While this paper focuses on the text module, our broader research goal is a modular, multi</w:t>
      </w:r>
      <w:r w:rsidR="00A61878">
        <w:t>modal</w:t>
      </w:r>
      <w:r>
        <w:t xml:space="preserve"> detector that will later incorporate headers, URLs, and attachments. The remaining modules and fusion strategy are left for future work, and will be evaluated using controlled ablation to quantify the added value of each module.</w:t>
      </w:r>
      <w:r w:rsidR="00F7017E">
        <w:t xml:space="preserve"> </w:t>
      </w:r>
    </w:p>
    <w:p w14:paraId="279DE7CE" w14:textId="77777777" w:rsidR="004D2A3D" w:rsidRPr="00A379B7" w:rsidRDefault="004D2A3D" w:rsidP="00E67ED4"/>
    <w:p w14:paraId="6FD28986" w14:textId="5E33A6C6" w:rsidR="004D2A3D" w:rsidRPr="00E657D5" w:rsidRDefault="004D2A3D" w:rsidP="00E67ED4">
      <w:pPr>
        <w:pStyle w:val="Heading1"/>
      </w:pPr>
      <w:r w:rsidRPr="00E657D5">
        <w:t xml:space="preserve">2. </w:t>
      </w:r>
      <w:r w:rsidR="00473D01">
        <w:t>Related Work</w:t>
      </w:r>
    </w:p>
    <w:p w14:paraId="13865EA8" w14:textId="5C4807FD" w:rsidR="00D91B9D" w:rsidRDefault="00531388" w:rsidP="00D91B9D">
      <w:r w:rsidRPr="00531388">
        <w:t xml:space="preserve">Most recent phishing-email detectors focus on a single email segment. Our prior systematic literature review found that most studies use body-text features, while fewer incorporate headers, URLs, or attachments, which also makes cross-study comparisons difficult because </w:t>
      </w:r>
      <w:r w:rsidRPr="00531388">
        <w:lastRenderedPageBreak/>
        <w:t>datasets and evaluation settings vary</w:t>
      </w:r>
      <w:r>
        <w:t xml:space="preserve"> </w:t>
      </w:r>
      <w:r w:rsidR="0036329F">
        <w:fldChar w:fldCharType="begin"/>
      </w:r>
      <w:r w:rsidR="008D50F2">
        <w:instrText xml:space="preserve"> ADDIN EN.CITE &lt;EndNote&gt;&lt;Cite&gt;&lt;Author&gt;Kyaw&lt;/Author&gt;&lt;Year&gt;2024&lt;/Year&gt;&lt;RecNum&gt;364&lt;/RecNum&gt;&lt;DisplayText&gt;(Kyaw et al., 2024)&lt;/DisplayText&gt;&lt;record&gt;&lt;rec-number&gt;364&lt;/rec-number&gt;&lt;foreign-keys&gt;&lt;key app="EN" db-id="9tertatrl0asxredrsq5aa0ksrxsssrex5fe" timestamp="1767781260"&gt;364&lt;/key&gt;&lt;/foreign-keys&gt;&lt;ref-type name="Journal Article"&gt;17&lt;/ref-type&gt;&lt;contributors&gt;&lt;authors&gt;&lt;author&gt;Kyaw, Phyo Htet&lt;/author&gt;&lt;author&gt;Gutierrez, Jairo&lt;/author&gt;&lt;author&gt;Ghobakhlou, Akbar&lt;/author&gt;&lt;/authors&gt;&lt;/contributors&gt;&lt;titles&gt;&lt;title&gt;A Systematic Review of Deep Learning Techniques for Phishing Email Detection&lt;/title&gt;&lt;secondary-title&gt;Electronics&lt;/secondary-title&gt;&lt;/titles&gt;&lt;periodical&gt;&lt;full-title&gt;Electronics&lt;/full-title&gt;&lt;/periodical&gt;&lt;pages&gt;3823&lt;/pages&gt;&lt;volume&gt;13&lt;/volume&gt;&lt;number&gt;19&lt;/number&gt;&lt;dates&gt;&lt;year&gt;2024&lt;/year&gt;&lt;/dates&gt;&lt;isbn&gt;2079-9292&lt;/isbn&gt;&lt;accession-num&gt;doi:10.3390/electronics13193823&lt;/accession-num&gt;&lt;urls&gt;&lt;related-urls&gt;&lt;url&gt;https://www.mdpi.com/2079-9292/13/19/3823&lt;/url&gt;&lt;/related-urls&gt;&lt;/urls&gt;&lt;/record&gt;&lt;/Cite&gt;&lt;/EndNote&gt;</w:instrText>
      </w:r>
      <w:r w:rsidR="0036329F">
        <w:fldChar w:fldCharType="separate"/>
      </w:r>
      <w:r w:rsidR="008D50F2">
        <w:rPr>
          <w:noProof/>
        </w:rPr>
        <w:t>(Kyaw et al., 2024)</w:t>
      </w:r>
      <w:r w:rsidR="0036329F">
        <w:fldChar w:fldCharType="end"/>
      </w:r>
      <w:r w:rsidR="00D91B9D">
        <w:t>. A smaller line of work moves toward multi-segment analysis. Muralidharan and Nissim</w:t>
      </w:r>
      <w:r w:rsidR="004C46CA">
        <w:t xml:space="preserve"> </w:t>
      </w:r>
      <w:r w:rsidR="008D50F2">
        <w:fldChar w:fldCharType="begin"/>
      </w:r>
      <w:r w:rsidR="008D50F2">
        <w:instrText xml:space="preserve"> ADDIN EN.CITE &lt;EndNote&gt;&lt;Cite&gt;&lt;Author&gt;Muralidharan&lt;/Author&gt;&lt;Year&gt;2023&lt;/Year&gt;&lt;RecNum&gt;98&lt;/RecNum&gt;&lt;DisplayText&gt;(Muralidharan &amp;amp; Nissim, 2023)&lt;/DisplayText&gt;&lt;record&gt;&lt;rec-number&gt;98&lt;/rec-number&gt;&lt;foreign-keys&gt;&lt;key app="EN" db-id="9tertatrl0asxredrsq5aa0ksrxsssrex5fe" timestamp="1712100825"&gt;98&lt;/key&gt;&lt;/foreign-keys&gt;&lt;ref-type name="Journal Article"&gt;17&lt;/ref-type&gt;&lt;contributors&gt;&lt;authors&gt;&lt;author&gt;Muralidharan, Trivikram&lt;/author&gt;&lt;author&gt;Nissim, Nir&lt;/author&gt;&lt;/authors&gt;&lt;/contributors&gt;&lt;titles&gt;&lt;title&gt;Improving malicious email detection through novel designated deep-learning architectures utilizing entire email&lt;/title&gt;&lt;secondary-title&gt;Neural Networks&lt;/secondary-title&gt;&lt;/titles&gt;&lt;periodical&gt;&lt;full-title&gt;Neural Networks&lt;/full-title&gt;&lt;/periodical&gt;&lt;pages&gt;257-279&lt;/pages&gt;&lt;volume&gt;157&lt;/volume&gt;&lt;keywords&gt;&lt;keyword&gt;Malware&lt;/keyword&gt;&lt;keyword&gt;Phishing&lt;/keyword&gt;&lt;keyword&gt;Email&lt;/keyword&gt;&lt;keyword&gt;Detection&lt;/keyword&gt;&lt;keyword&gt;Deep learning&lt;/keyword&gt;&lt;keyword&gt;Analysis&lt;/keyword&gt;&lt;/keywords&gt;&lt;dates&gt;&lt;year&gt;2023&lt;/year&gt;&lt;pub-dates&gt;&lt;date&gt;2023/01/01/&lt;/date&gt;&lt;/pub-dates&gt;&lt;/dates&gt;&lt;isbn&gt;0893-6080&lt;/isbn&gt;&lt;urls&gt;&lt;related-urls&gt;&lt;url&gt;https://www.sciencedirect.com/science/article/pii/S0893608022003367&lt;/url&gt;&lt;url&gt;https://www.sciencedirect.com/science/article/pii/S0893608022003367?via%3Dihub&lt;/url&gt;&lt;/related-urls&gt;&lt;/urls&gt;&lt;electronic-resource-num&gt;https://doi.org/10.1016/j.neunet.2022.09.002&lt;/electronic-resource-num&gt;&lt;/record&gt;&lt;/Cite&gt;&lt;/EndNote&gt;</w:instrText>
      </w:r>
      <w:r w:rsidR="008D50F2">
        <w:fldChar w:fldCharType="separate"/>
      </w:r>
      <w:r w:rsidR="008D50F2">
        <w:rPr>
          <w:noProof/>
        </w:rPr>
        <w:t>(Muralidharan &amp; Nissim, 2023)</w:t>
      </w:r>
      <w:r w:rsidR="008D50F2">
        <w:fldChar w:fldCharType="end"/>
      </w:r>
      <w:r w:rsidR="00D91B9D">
        <w:t xml:space="preserve"> </w:t>
      </w:r>
      <w:r w:rsidR="004E59FA" w:rsidRPr="004E59FA">
        <w:t>classify headers, body, and attachments with separate models and combine them using stacking, reporting strong performance on VirusTotal data</w:t>
      </w:r>
      <w:r w:rsidR="00D91B9D">
        <w:t xml:space="preserve">. </w:t>
      </w:r>
      <w:r w:rsidR="009518A1">
        <w:fldChar w:fldCharType="begin"/>
      </w:r>
      <w:r w:rsidR="009518A1">
        <w:instrText xml:space="preserve"> ADDIN EN.CITE &lt;EndNote&gt;&lt;Cite AuthorYear="1"&gt;&lt;Author&gt;Lee&lt;/Author&gt;&lt;Year&gt;2021&lt;/Year&gt;&lt;RecNum&gt;283&lt;/RecNum&gt;&lt;DisplayText&gt;Lee et al. (2021)&lt;/DisplayText&gt;&lt;record&gt;&lt;rec-number&gt;283&lt;/rec-number&gt;&lt;foreign-keys&gt;&lt;key app="EN" db-id="9tertatrl0asxredrsq5aa0ksrxsssrex5fe" timestamp="1712198319"&gt;283&lt;/key&gt;&lt;/foreign-keys&gt;&lt;ref-type name="Conference Proceedings"&gt;10&lt;/ref-type&gt;&lt;contributors&gt;&lt;authors&gt;&lt;author&gt;J. Lee&lt;/author&gt;&lt;author&gt;F. Tang&lt;/author&gt;&lt;author&gt;P. Ye&lt;/author&gt;&lt;author&gt;F. Abbasi&lt;/author&gt;&lt;author&gt;P. Hay&lt;/author&gt;&lt;author&gt;D. M. Divakaran&lt;/author&gt;&lt;/authors&gt;&lt;/contributors&gt;&lt;titles&gt;&lt;title&gt;D-Fence: A Flexible, Efficient, and Comprehensive Phishing Email Detection System&lt;/title&gt;&lt;secondary-title&gt;2021 IEEE European Symposium on Security and Privacy (EuroS&amp;amp;P)&lt;/secondary-title&gt;&lt;alt-title&gt;2021 IEEE European Symposium on Security and Privacy (EuroS&amp;amp;P)&lt;/alt-title&gt;&lt;/titles&gt;&lt;pages&gt;578-597&lt;/pages&gt;&lt;keywords&gt;&lt;keyword&gt;Uniform resource locators&lt;/keyword&gt;&lt;keyword&gt;Systematics&lt;/keyword&gt;&lt;keyword&gt;Phishing&lt;/keyword&gt;&lt;keyword&gt;Computational modeling&lt;/keyword&gt;&lt;keyword&gt;Focusing&lt;/keyword&gt;&lt;keyword&gt;Organizations&lt;/keyword&gt;&lt;keyword&gt;Electronic mail&lt;/keyword&gt;&lt;keyword&gt;phishing detection&lt;/keyword&gt;&lt;keyword&gt;phishing email&lt;/keyword&gt;&lt;keyword&gt;machine learning&lt;/keyword&gt;&lt;keyword&gt;deep learning&lt;/keyword&gt;&lt;/keywords&gt;&lt;dates&gt;&lt;year&gt;2021&lt;/year&gt;&lt;pub-dates&gt;&lt;date&gt;6-10 Sept. 2021&lt;/date&gt;&lt;/pub-dates&gt;&lt;/dates&gt;&lt;urls&gt;&lt;/urls&gt;&lt;electronic-resource-num&gt;10.1109/EuroSP51992.2021.00045&lt;/electronic-resource-num&gt;&lt;/record&gt;&lt;/Cite&gt;&lt;/EndNote&gt;</w:instrText>
      </w:r>
      <w:r w:rsidR="009518A1">
        <w:fldChar w:fldCharType="separate"/>
      </w:r>
      <w:r w:rsidR="009518A1">
        <w:rPr>
          <w:noProof/>
        </w:rPr>
        <w:t>Lee et al. (2021)</w:t>
      </w:r>
      <w:r w:rsidR="009518A1">
        <w:fldChar w:fldCharType="end"/>
      </w:r>
      <w:r w:rsidR="009518A1">
        <w:t xml:space="preserve"> </w:t>
      </w:r>
      <w:r w:rsidR="009B1F02" w:rsidRPr="009B1F02">
        <w:t>combine structure, text, and URL modules with a meta-classifier and report high performance on enterprise data, but they do not analyze attachments.</w:t>
      </w:r>
    </w:p>
    <w:p w14:paraId="6092E751" w14:textId="77777777" w:rsidR="00E26F99" w:rsidRDefault="00E26F99" w:rsidP="00D91B9D"/>
    <w:p w14:paraId="4A2DE3C7" w14:textId="50D0ACE9" w:rsidR="00E26F99" w:rsidRDefault="00E26F99" w:rsidP="00D91B9D">
      <w:r w:rsidRPr="00E26F99">
        <w:t xml:space="preserve">These studies highlight the value of multi-segment designs, but attachments and advanced obfuscation (e.g., shortened links and QR-encoded URLs) remain under-represented in many published systems. In this </w:t>
      </w:r>
      <w:r w:rsidR="00484A2B">
        <w:t>Research</w:t>
      </w:r>
      <w:r w:rsidRPr="00E26F99">
        <w:t>-in-Progress, we focus on the subject+body text module and provide a strong baseline by comparing multiple model families under consistent settings. The remaining modules and fusion strategy are planned as future work and will be evaluated through controlled ablation to measure the added value of each segment.</w:t>
      </w:r>
    </w:p>
    <w:p w14:paraId="4E226CF0" w14:textId="2244C23A" w:rsidR="00A379B7" w:rsidRPr="00A379B7" w:rsidRDefault="00A379B7" w:rsidP="00D91B9D"/>
    <w:p w14:paraId="19BA1F29" w14:textId="166BD464" w:rsidR="000018C4" w:rsidRPr="00E657D5" w:rsidRDefault="00B97EFC" w:rsidP="00B97EFC">
      <w:pPr>
        <w:pStyle w:val="Heading1"/>
      </w:pPr>
      <w:r>
        <w:t xml:space="preserve">3. Methodology </w:t>
      </w:r>
    </w:p>
    <w:p w14:paraId="4CC8FF64" w14:textId="73967543" w:rsidR="00963EB2" w:rsidRDefault="009865E7" w:rsidP="00E67ED4">
      <w:r w:rsidRPr="009865E7">
        <w:t>All experiments were implemented in Python and executed on Google Colab using an NVIDIA A100 GPU runtime. The workflow trains multiple model families on a fixed training split and evaluates them on a fixed held-out test split under consistent settings. We use Hugging Face Transformers (</w:t>
      </w:r>
      <w:proofErr w:type="spellStart"/>
      <w:r w:rsidRPr="009865E7">
        <w:t>PyTorch</w:t>
      </w:r>
      <w:proofErr w:type="spellEnd"/>
      <w:r w:rsidRPr="009865E7">
        <w:t>) for Transformer fine-tuning, TensorFlow/Keras for recurrent neural models, and scikit-learn for traditional classifiers.</w:t>
      </w:r>
      <w:r w:rsidR="002504F4">
        <w:t xml:space="preserve"> </w:t>
      </w:r>
      <w:r w:rsidR="002504F4" w:rsidRPr="002504F4">
        <w:t xml:space="preserve">To improve reproducibility, the same random seed (42) was used for Python, NumPy, and </w:t>
      </w:r>
      <w:proofErr w:type="spellStart"/>
      <w:r w:rsidR="002504F4" w:rsidRPr="002504F4">
        <w:t>PyTorch</w:t>
      </w:r>
      <w:proofErr w:type="spellEnd"/>
      <w:r w:rsidR="002504F4" w:rsidRPr="002504F4">
        <w:t>.</w:t>
      </w:r>
    </w:p>
    <w:p w14:paraId="7CAF0768" w14:textId="77777777" w:rsidR="008B61C8" w:rsidRDefault="008B61C8" w:rsidP="00E67ED4"/>
    <w:p w14:paraId="5547BD0A" w14:textId="735EACA6" w:rsidR="00AA2C92" w:rsidRDefault="00AA2C92" w:rsidP="008B26A7">
      <w:pPr>
        <w:pStyle w:val="Heading2"/>
      </w:pPr>
      <w:r>
        <w:t xml:space="preserve">3.1 Data and </w:t>
      </w:r>
      <w:r w:rsidR="004C259F">
        <w:t>P</w:t>
      </w:r>
      <w:r>
        <w:t>re-processing</w:t>
      </w:r>
    </w:p>
    <w:p w14:paraId="79965456" w14:textId="15424604" w:rsidR="00FC4341" w:rsidRDefault="007B2110" w:rsidP="007458C4">
      <w:r>
        <w:t>T</w:t>
      </w:r>
      <w:r w:rsidR="00DA54B7" w:rsidRPr="00DA54B7">
        <w:t>his study</w:t>
      </w:r>
      <w:r>
        <w:t xml:space="preserve"> uses</w:t>
      </w:r>
      <w:r w:rsidR="00DA54B7" w:rsidRPr="00DA54B7">
        <w:t xml:space="preserve"> the Enron </w:t>
      </w:r>
      <w:r w:rsidR="00DA54B7">
        <w:fldChar w:fldCharType="begin"/>
      </w:r>
      <w:r w:rsidR="00DA54B7">
        <w:instrText xml:space="preserve"> ADDIN EN.CITE &lt;EndNote&gt;&lt;Cite&gt;&lt;Author&gt;Cohen&lt;/Author&gt;&lt;Year&gt;2009&lt;/Year&gt;&lt;RecNum&gt;348&lt;/RecNum&gt;&lt;DisplayText&gt;(Cohen, 2009)&lt;/DisplayText&gt;&lt;record&gt;&lt;rec-number&gt;348&lt;/rec-number&gt;&lt;foreign-keys&gt;&lt;key app="EN" db-id="9tertatrl0asxredrsq5aa0ksrxsssrex5fe" timestamp="1739869191"&gt;348&lt;/key&gt;&lt;/foreign-keys&gt;&lt;ref-type name="Dataset"&gt;59&lt;/ref-type&gt;&lt;contributors&gt;&lt;authors&gt;&lt;author&gt;Cohen, W. W.&lt;/author&gt;&lt;/authors&gt;&lt;/contributors&gt;&lt;titles&gt;&lt;title&gt;Enron Email Dataset&lt;/title&gt;&lt;/titles&gt;&lt;dates&gt;&lt;year&gt;2009&lt;/year&gt;&lt;/dates&gt;&lt;urls&gt;&lt;related-urls&gt;&lt;url&gt;https://www.cs.cmu.edu/~enron/&lt;/url&gt;&lt;/related-urls&gt;&lt;/urls&gt;&lt;/record&gt;&lt;/Cite&gt;&lt;/EndNote&gt;</w:instrText>
      </w:r>
      <w:r w:rsidR="00DA54B7">
        <w:fldChar w:fldCharType="separate"/>
      </w:r>
      <w:r w:rsidR="00DA54B7">
        <w:rPr>
          <w:noProof/>
        </w:rPr>
        <w:t>(Cohen, 2009)</w:t>
      </w:r>
      <w:r w:rsidR="00DA54B7">
        <w:fldChar w:fldCharType="end"/>
      </w:r>
      <w:r w:rsidR="00DA54B7">
        <w:t xml:space="preserve"> </w:t>
      </w:r>
      <w:r w:rsidR="00DA54B7" w:rsidRPr="00DA54B7">
        <w:t>and Nazario</w:t>
      </w:r>
      <w:r w:rsidR="00DA54B7">
        <w:t xml:space="preserve"> </w:t>
      </w:r>
      <w:r w:rsidR="00DA54B7">
        <w:fldChar w:fldCharType="begin"/>
      </w:r>
      <w:r w:rsidR="00DA54B7">
        <w:instrText xml:space="preserve"> ADDIN EN.CITE &lt;EndNote&gt;&lt;Cite&gt;&lt;Author&gt;Nazario&lt;/Author&gt;&lt;Year&gt;2006&lt;/Year&gt;&lt;RecNum&gt;350&lt;/RecNum&gt;&lt;DisplayText&gt;(Nazario, 2006)&lt;/DisplayText&gt;&lt;record&gt;&lt;rec-number&gt;350&lt;/rec-number&gt;&lt;foreign-keys&gt;&lt;key app="EN" db-id="9tertatrl0asxredrsq5aa0ksrxsssrex5fe" timestamp="1739869191"&gt;350&lt;/key&gt;&lt;/foreign-keys&gt;&lt;ref-type name="Dataset"&gt;59&lt;/ref-type&gt;&lt;contributors&gt;&lt;authors&gt;&lt;author&gt;Nazario, J.&lt;/author&gt;&lt;/authors&gt;&lt;/contributors&gt;&lt;titles&gt;&lt;title&gt;Nazario Phishing Corpus&lt;/title&gt;&lt;/titles&gt;&lt;dates&gt;&lt;year&gt;2006&lt;/year&gt;&lt;/dates&gt;&lt;urls&gt;&lt;related-urls&gt;&lt;url&gt;https://monkey.org/~jose/phishing/&lt;/url&gt;&lt;/related-urls&gt;&lt;/urls&gt;&lt;/record&gt;&lt;/Cite&gt;&lt;/EndNote&gt;</w:instrText>
      </w:r>
      <w:r w:rsidR="00DA54B7">
        <w:fldChar w:fldCharType="separate"/>
      </w:r>
      <w:r w:rsidR="00DA54B7">
        <w:rPr>
          <w:noProof/>
        </w:rPr>
        <w:t>(Nazario, 2006)</w:t>
      </w:r>
      <w:r w:rsidR="00DA54B7">
        <w:fldChar w:fldCharType="end"/>
      </w:r>
      <w:r w:rsidR="00DA54B7" w:rsidRPr="00DA54B7">
        <w:t xml:space="preserve"> datasets</w:t>
      </w:r>
      <w:r w:rsidR="00FE45C5">
        <w:t xml:space="preserve">, </w:t>
      </w:r>
      <w:r w:rsidR="00FE45C5" w:rsidRPr="00AD3A35">
        <w:t>which are well-established benchmarks in phishing detection research. The experimental corpus consists of 10,000 randomly selected legitimate emails from Enron and 8,122 phishing emails from Nazario. For each message, the subject and body are parsed, concatenated, and stored as a single text field with a binary label (0 = legitimate, 1 = phishing). The dataset is split into 80% training and 20% testing, and the same predefined split is used for all models.</w:t>
      </w:r>
      <w:r w:rsidR="006F7A09">
        <w:t xml:space="preserve"> </w:t>
      </w:r>
      <w:r w:rsidR="006F7A09" w:rsidRPr="006F7A09">
        <w:t xml:space="preserve">A limitation of this evaluation is that legitimate and phishing emails are drawn from different and relatively old public corpora. As a result, some class separation may reflect corpus-specific characteristics rather than </w:t>
      </w:r>
      <w:proofErr w:type="gramStart"/>
      <w:r w:rsidR="006F7A09" w:rsidRPr="006F7A09">
        <w:t>broadly</w:t>
      </w:r>
      <w:proofErr w:type="gramEnd"/>
      <w:r w:rsidR="006F7A09" w:rsidRPr="006F7A09">
        <w:t xml:space="preserve"> applicable phishing indicators. The results are therefore treated as a controlled baseline for the text module.</w:t>
      </w:r>
    </w:p>
    <w:p w14:paraId="247599D4" w14:textId="77777777" w:rsidR="00D277C2" w:rsidRDefault="00D277C2" w:rsidP="005A513D"/>
    <w:p w14:paraId="43CE508D" w14:textId="229ED8CE" w:rsidR="00DF4B76" w:rsidRDefault="00D277C2" w:rsidP="003F0754">
      <w:r w:rsidRPr="00D277C2">
        <w:t>Dataset diversity was assessed using pairwise cosine similarity (Equation 1)</w:t>
      </w:r>
      <w:r w:rsidR="00656346">
        <w:t>,</w:t>
      </w:r>
      <w:r w:rsidRPr="00D277C2">
        <w:t xml:space="preserve"> computed on the combined subject+body text. Before feature extraction, HTML tags were </w:t>
      </w:r>
      <w:r w:rsidR="007A3B5B" w:rsidRPr="00D277C2">
        <w:t>removed,</w:t>
      </w:r>
      <w:r w:rsidRPr="00D277C2">
        <w:t xml:space="preserve"> and URLs and email addresses were replaced with placeholder tokens. L2-normalized term frequency–inverse document frequency (TF–IDF) features were extracted using word </w:t>
      </w:r>
      <w:r w:rsidR="00A5334D">
        <w:t>N</w:t>
      </w:r>
      <w:r w:rsidRPr="00D277C2">
        <w:t>-grams (1–2),</w:t>
      </w:r>
      <w:r w:rsidR="00D33BB7">
        <w:t xml:space="preserve"> </w:t>
      </w:r>
      <w:r w:rsidR="00D33BB7" w:rsidRPr="005E5275">
        <w:t>a minimum document frequency</w:t>
      </w:r>
      <w:r w:rsidRPr="00D277C2">
        <w:t xml:space="preserve"> min_df = 3, and a maximum of 120,000 features. Next, 50,000 random pairs were sampled for each pair type (legitimate–legitimate, phishing–phishing, and legitimate–phishing), and similarity values were summarized as percentages in fixed bins </w:t>
      </w:r>
      <w:r w:rsidR="0073164F">
        <w:t xml:space="preserve">as </w:t>
      </w:r>
      <w:r w:rsidR="004D13DA">
        <w:t>shown</w:t>
      </w:r>
      <w:r w:rsidR="0073164F">
        <w:t xml:space="preserve"> in Table </w:t>
      </w:r>
      <w:r w:rsidR="00626F9E">
        <w:t>1</w:t>
      </w:r>
      <w:r w:rsidRPr="00D277C2">
        <w:t xml:space="preserve">, consistent with prior reporting practice </w:t>
      </w:r>
      <w:r w:rsidR="004D13DA">
        <w:fldChar w:fldCharType="begin"/>
      </w:r>
      <w:r w:rsidR="004D13DA">
        <w:instrText xml:space="preserve"> ADDIN EN.CITE &lt;EndNote&gt;&lt;Cite&gt;&lt;Author&gt;Aassal&lt;/Author&gt;&lt;Year&gt;2020&lt;/Year&gt;&lt;RecNum&gt;307&lt;/RecNum&gt;&lt;DisplayText&gt;(Aassal et al., 2020)&lt;/DisplayText&gt;&lt;record&gt;&lt;rec-number&gt;307&lt;/rec-number&gt;&lt;foreign-keys&gt;&lt;key app="EN" db-id="9tertatrl0asxredrsq5aa0ksrxsssrex5fe" timestamp="1712198371"&gt;307&lt;/key&gt;&lt;/foreign-keys&gt;&lt;ref-type name="Journal Article"&gt;17&lt;/ref-type&gt;&lt;contributors&gt;&lt;authors&gt;&lt;author&gt;A. El Aassal&lt;/author&gt;&lt;author&gt;S. Baki&lt;/author&gt;&lt;author&gt;A. Das&lt;/author&gt;&lt;author&gt;R. M. Verma&lt;/author&gt;&lt;/authors&gt;&lt;/contributors&gt;&lt;titles&gt;&lt;title&gt;An In-Depth Benchmarking and Evaluation of Phishing Detection Research for Security Needs&lt;/title&gt;&lt;secondary-title&gt;IEEE Access&lt;/secondary-title&gt;&lt;/titles&gt;&lt;periodical&gt;&lt;full-title&gt;IEEE Access&lt;/full-title&gt;&lt;/periodical&gt;&lt;pages&gt;22170-22192&lt;/pages&gt;&lt;volume&gt;8&lt;/volume&gt;&lt;keywords&gt;&lt;keyword&gt;Phishing&lt;/keyword&gt;&lt;keyword&gt;Benchmark testing&lt;/keyword&gt;&lt;keyword&gt;Feature extraction&lt;/keyword&gt;&lt;keyword&gt;Electronic mail&lt;/keyword&gt;&lt;keyword&gt;Uniform resource locators&lt;/keyword&gt;&lt;keyword&gt;Taxonomy&lt;/keyword&gt;&lt;keyword&gt;Feature engineering&lt;/keyword&gt;&lt;keyword&gt;feature taxonomy&lt;/keyword&gt;&lt;keyword&gt;framework&lt;/keyword&gt;&lt;keyword&gt;phishing email&lt;/keyword&gt;&lt;keyword&gt;phishing URL&lt;/keyword&gt;&lt;keyword&gt;phishing website&lt;/keyword&gt;&lt;/keywords&gt;&lt;dates&gt;&lt;year&gt;2020&lt;/year&gt;&lt;/dates&gt;&lt;isbn&gt;2169-3536&lt;/isbn&gt;&lt;urls&gt;&lt;/urls&gt;&lt;electronic-resource-num&gt;10.1109/ACCESS.2020.2969780&lt;/electronic-resource-num&gt;&lt;/record&gt;&lt;/Cite&gt;&lt;/EndNote&gt;</w:instrText>
      </w:r>
      <w:r w:rsidR="004D13DA">
        <w:fldChar w:fldCharType="separate"/>
      </w:r>
      <w:r w:rsidR="004D13DA">
        <w:rPr>
          <w:noProof/>
        </w:rPr>
        <w:t>(Aassal et al., 2020)</w:t>
      </w:r>
      <w:r w:rsidR="004D13DA">
        <w:fldChar w:fldCharType="end"/>
      </w:r>
      <w:r w:rsidRPr="00D277C2">
        <w:t>. Most pairs fall within 0–10% similarity, indicating high lexical diversity</w:t>
      </w:r>
      <w:r w:rsidR="003F0754">
        <w:t>.</w:t>
      </w:r>
      <w:r w:rsidR="00A237D6">
        <w:t xml:space="preserve"> </w:t>
      </w:r>
      <w:r w:rsidR="00A237D6" w:rsidRPr="001507ED">
        <w:t xml:space="preserve">We also visualize the dataset using </w:t>
      </w:r>
      <w:r w:rsidR="00A237D6" w:rsidRPr="00E159FE">
        <w:t>t-Distributed Stochastic Neighbor Embedding (t-SNE)</w:t>
      </w:r>
      <w:r w:rsidR="00A237D6">
        <w:t xml:space="preserve"> </w:t>
      </w:r>
      <w:r w:rsidR="00A237D6" w:rsidRPr="006C238F">
        <w:t>on TF–IDF representations after dimensionality reduction with Singular Value Decomposition (TF–IDF → SVD → t-SNE)</w:t>
      </w:r>
      <w:r w:rsidR="00A237D6">
        <w:fldChar w:fldCharType="begin"/>
      </w:r>
      <w:r w:rsidR="00A237D6">
        <w:instrText xml:space="preserve"> ADDIN EN.CITE &lt;EndNote&gt;&lt;Cite&gt;&lt;Author&gt;Maaten&lt;/Author&gt;&lt;Year&gt;2008&lt;/Year&gt;&lt;RecNum&gt;368&lt;/RecNum&gt;&lt;DisplayText&gt;(Maaten &amp;amp; Hinton, 2008)&lt;/DisplayText&gt;&lt;record&gt;&lt;rec-number&gt;368&lt;/rec-number&gt;&lt;foreign-keys&gt;&lt;key app="EN" db-id="9tertatrl0asxredrsq5aa0ksrxsssrex5fe" timestamp="1767871262"&gt;368&lt;/key&gt;&lt;/foreign-keys&gt;&lt;ref-type name="Journal Article"&gt;17&lt;/ref-type&gt;&lt;contributors&gt;&lt;authors&gt;&lt;author&gt;Maaten, Laurens van der&lt;/author&gt;&lt;author&gt;Hinton, Geoffrey E.&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dates&gt;&lt;urls&gt;&lt;/urls&gt;&lt;/record&gt;&lt;/Cite&gt;&lt;/EndNote&gt;</w:instrText>
      </w:r>
      <w:r w:rsidR="00A237D6">
        <w:fldChar w:fldCharType="separate"/>
      </w:r>
      <w:r w:rsidR="00A237D6">
        <w:rPr>
          <w:noProof/>
        </w:rPr>
        <w:t>(Maaten &amp; Hinton, 2008)</w:t>
      </w:r>
      <w:r w:rsidR="00A237D6">
        <w:fldChar w:fldCharType="end"/>
      </w:r>
      <w:r w:rsidR="00A237D6" w:rsidRPr="001507ED">
        <w:t>.</w:t>
      </w:r>
      <w:r w:rsidR="002C0064">
        <w:t xml:space="preserve"> </w:t>
      </w:r>
      <w:r w:rsidR="002C0064" w:rsidRPr="002C0064">
        <w:t>Figure 1 shows multiple phishing clusters and partial overlap with legitimate emails, suggesting both lexical variation and a realistic classification challenge.</w:t>
      </w:r>
    </w:p>
    <w:p w14:paraId="7A3149E6" w14:textId="77777777" w:rsidR="003B4B77" w:rsidRDefault="003B4B77" w:rsidP="005A51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992"/>
        <w:gridCol w:w="992"/>
        <w:gridCol w:w="993"/>
        <w:gridCol w:w="992"/>
        <w:gridCol w:w="992"/>
        <w:gridCol w:w="942"/>
        <w:gridCol w:w="187"/>
        <w:gridCol w:w="517"/>
      </w:tblGrid>
      <w:tr w:rsidR="00FD0570" w14:paraId="0FD5F598" w14:textId="77777777" w:rsidTr="00B47695">
        <w:tc>
          <w:tcPr>
            <w:tcW w:w="8500" w:type="dxa"/>
            <w:gridSpan w:val="8"/>
            <w:vAlign w:val="center"/>
          </w:tcPr>
          <w:p w14:paraId="551D3ACA" w14:textId="2A74BEEF" w:rsidR="00FD0570" w:rsidRPr="00DA54B7" w:rsidRDefault="00943245" w:rsidP="005A513D">
            <w:pPr>
              <w:rPr>
                <w:lang w:val="es-CO"/>
              </w:rPr>
            </w:pPr>
            <m:oMathPara>
              <m:oMathParaPr>
                <m:jc m:val="center"/>
              </m:oMathParaPr>
              <m:oMath>
                <m:r>
                  <m:rPr>
                    <m:nor/>
                  </m:rPr>
                  <w:rPr>
                    <w:rFonts w:ascii="Cambria Math" w:hAnsi="Cambria Math"/>
                    <w:lang w:val="es-CO"/>
                  </w:rPr>
                  <m:t>cos</m:t>
                </m:r>
                <m:r>
                  <m:rPr>
                    <m:lit/>
                    <m:nor/>
                  </m:rPr>
                  <w:rPr>
                    <w:rFonts w:ascii="Cambria Math" w:hAnsi="Cambria Math"/>
                    <w:lang w:val="es-CO"/>
                  </w:rPr>
                  <m:t>_</m:t>
                </m:r>
                <m:r>
                  <m:rPr>
                    <m:nor/>
                  </m:rPr>
                  <w:rPr>
                    <w:rFonts w:ascii="Cambria Math" w:hAnsi="Cambria Math"/>
                    <w:lang w:val="es-CO"/>
                  </w:rPr>
                  <m:t>si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w:rPr>
                        <w:rFonts w:ascii="Cambria Math" w:hAnsi="Cambria Math"/>
                        <w:lang w:val="es-CO"/>
                      </w:rPr>
                      <m:t>,</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j</m:t>
                        </m:r>
                      </m:sub>
                    </m:sSub>
                  </m:e>
                </m:d>
                <m:r>
                  <w:rPr>
                    <w:rFonts w:ascii="Cambria Math" w:hAnsi="Cambria Math"/>
                    <w:lang w:val="es-CO"/>
                  </w:rPr>
                  <m:t>=</m:t>
                </m:r>
                <m:f>
                  <m:fPr>
                    <m:ctrlPr>
                      <w:rPr>
                        <w:rFonts w:ascii="Cambria Math" w:hAnsi="Cambria Math"/>
                      </w:rPr>
                    </m:ctrlPr>
                  </m:fPr>
                  <m:num>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p"/>
                      </m:rPr>
                      <w:rPr>
                        <w:rFonts w:ascii="Cambria Math" w:hAnsi="Cambria Math"/>
                        <w:lang w:val="es-CO"/>
                      </w:rPr>
                      <m:t>⋅</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j</m:t>
                        </m:r>
                      </m:sub>
                    </m:sSub>
                    <m:ctrlPr>
                      <w:rPr>
                        <w:rFonts w:ascii="Cambria Math" w:hAnsi="Cambria Math"/>
                        <w:i/>
                      </w:rPr>
                    </m:ctrlPr>
                  </m:num>
                  <m:den>
                    <m:sSub>
                      <m:sSubPr>
                        <m:ctrlPr>
                          <w:rPr>
                            <w:rFonts w:ascii="Cambria Math" w:hAnsi="Cambria Math"/>
                            <w:i/>
                          </w:rPr>
                        </m:ctrlPr>
                      </m:sSubPr>
                      <m:e>
                        <m:d>
                          <m:dPr>
                            <m:begChr m:val="‖"/>
                            <m:endChr m:val="‖"/>
                            <m:ctrlPr>
                              <w:rPr>
                                <w:rFonts w:ascii="Cambria Math" w:hAnsi="Cambria Math"/>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e>
                        </m:d>
                      </m:e>
                      <m:sub>
                        <m:r>
                          <w:rPr>
                            <w:rFonts w:ascii="Cambria Math" w:hAnsi="Cambria Math"/>
                            <w:lang w:val="es-CO"/>
                          </w:rPr>
                          <m:t>2</m:t>
                        </m:r>
                      </m:sub>
                    </m:sSub>
                    <m:r>
                      <w:rPr>
                        <w:rFonts w:ascii="Cambria Math" w:hAnsi="Cambria Math"/>
                        <w:lang w:val="es-CO"/>
                      </w:rPr>
                      <m:t> </m:t>
                    </m:r>
                    <m:sSub>
                      <m:sSubPr>
                        <m:ctrlPr>
                          <w:rPr>
                            <w:rFonts w:ascii="Cambria Math" w:hAnsi="Cambria Math"/>
                            <w:i/>
                          </w:rPr>
                        </m:ctrlPr>
                      </m:sSubPr>
                      <m:e>
                        <m:d>
                          <m:dPr>
                            <m:begChr m:val="‖"/>
                            <m:endChr m:val="‖"/>
                            <m:ctrlPr>
                              <w:rPr>
                                <w:rFonts w:ascii="Cambria Math" w:hAnsi="Cambria Math"/>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j</m:t>
                                </m:r>
                              </m:sub>
                            </m:sSub>
                          </m:e>
                        </m:d>
                      </m:e>
                      <m:sub>
                        <m:r>
                          <w:rPr>
                            <w:rFonts w:ascii="Cambria Math" w:hAnsi="Cambria Math"/>
                            <w:lang w:val="es-CO"/>
                          </w:rPr>
                          <m:t>2</m:t>
                        </m:r>
                      </m:sub>
                    </m:sSub>
                    <m:ctrlPr>
                      <w:rPr>
                        <w:rFonts w:ascii="Cambria Math" w:hAnsi="Cambria Math"/>
                        <w:i/>
                      </w:rPr>
                    </m:ctrlPr>
                  </m:den>
                </m:f>
              </m:oMath>
            </m:oMathPara>
          </w:p>
        </w:tc>
        <w:tc>
          <w:tcPr>
            <w:tcW w:w="517" w:type="dxa"/>
            <w:vAlign w:val="center"/>
          </w:tcPr>
          <w:p w14:paraId="5D653CAF" w14:textId="2CE3B15D" w:rsidR="00FD0570" w:rsidRDefault="00B47695" w:rsidP="00B47695">
            <w:pPr>
              <w:jc w:val="right"/>
            </w:pPr>
            <w:r>
              <w:t>(1)</w:t>
            </w:r>
          </w:p>
        </w:tc>
      </w:tr>
      <w:tr w:rsidR="00D349C3" w14:paraId="01D5509C" w14:textId="77777777" w:rsidTr="006E067D">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699" w:type="dxa"/>
          <w:jc w:val="center"/>
        </w:trPr>
        <w:tc>
          <w:tcPr>
            <w:tcW w:w="2410" w:type="dxa"/>
          </w:tcPr>
          <w:p w14:paraId="089FD447" w14:textId="7559A3FE" w:rsidR="00D349C3" w:rsidRPr="00AE794A" w:rsidRDefault="00161483" w:rsidP="00E26219">
            <w:pPr>
              <w:jc w:val="center"/>
              <w:rPr>
                <w:b/>
                <w:bCs/>
              </w:rPr>
            </w:pPr>
            <w:r w:rsidRPr="00AE794A">
              <w:rPr>
                <w:b/>
                <w:bCs/>
              </w:rPr>
              <w:lastRenderedPageBreak/>
              <w:t>Pair Type</w:t>
            </w:r>
          </w:p>
        </w:tc>
        <w:tc>
          <w:tcPr>
            <w:tcW w:w="992" w:type="dxa"/>
          </w:tcPr>
          <w:p w14:paraId="769F51AD" w14:textId="0E00B575" w:rsidR="00D349C3" w:rsidRPr="00AE794A" w:rsidRDefault="00161483" w:rsidP="00E26219">
            <w:pPr>
              <w:jc w:val="center"/>
              <w:rPr>
                <w:b/>
                <w:bCs/>
              </w:rPr>
            </w:pPr>
            <w:r w:rsidRPr="00AE794A">
              <w:rPr>
                <w:b/>
                <w:bCs/>
              </w:rPr>
              <w:t>[0-10]</w:t>
            </w:r>
          </w:p>
        </w:tc>
        <w:tc>
          <w:tcPr>
            <w:tcW w:w="992" w:type="dxa"/>
          </w:tcPr>
          <w:p w14:paraId="590D484A" w14:textId="7137F84F" w:rsidR="00D349C3" w:rsidRPr="00AE794A" w:rsidRDefault="00871072" w:rsidP="00E26219">
            <w:pPr>
              <w:jc w:val="center"/>
              <w:rPr>
                <w:b/>
                <w:bCs/>
              </w:rPr>
            </w:pPr>
            <w:r w:rsidRPr="00AE794A">
              <w:rPr>
                <w:b/>
                <w:bCs/>
              </w:rPr>
              <w:t>(10-20]</w:t>
            </w:r>
          </w:p>
        </w:tc>
        <w:tc>
          <w:tcPr>
            <w:tcW w:w="993" w:type="dxa"/>
          </w:tcPr>
          <w:p w14:paraId="6D9B3531" w14:textId="6A39D39D" w:rsidR="00D349C3" w:rsidRPr="00AE794A" w:rsidRDefault="00E07E26" w:rsidP="00E26219">
            <w:pPr>
              <w:jc w:val="center"/>
              <w:rPr>
                <w:b/>
                <w:bCs/>
              </w:rPr>
            </w:pPr>
            <w:r w:rsidRPr="00AE794A">
              <w:rPr>
                <w:b/>
                <w:bCs/>
              </w:rPr>
              <w:t>(20-30]</w:t>
            </w:r>
          </w:p>
        </w:tc>
        <w:tc>
          <w:tcPr>
            <w:tcW w:w="992" w:type="dxa"/>
          </w:tcPr>
          <w:p w14:paraId="765491BB" w14:textId="58886095" w:rsidR="00D349C3" w:rsidRPr="00AE794A" w:rsidRDefault="00E07E26" w:rsidP="00E26219">
            <w:pPr>
              <w:jc w:val="center"/>
              <w:rPr>
                <w:b/>
                <w:bCs/>
              </w:rPr>
            </w:pPr>
            <w:r w:rsidRPr="00AE794A">
              <w:rPr>
                <w:b/>
                <w:bCs/>
              </w:rPr>
              <w:t>(30-40]</w:t>
            </w:r>
          </w:p>
        </w:tc>
        <w:tc>
          <w:tcPr>
            <w:tcW w:w="992" w:type="dxa"/>
          </w:tcPr>
          <w:p w14:paraId="2567B9BB" w14:textId="701D5D29" w:rsidR="00D349C3" w:rsidRPr="00AE794A" w:rsidRDefault="00E07E26" w:rsidP="00E26219">
            <w:pPr>
              <w:jc w:val="center"/>
              <w:rPr>
                <w:b/>
                <w:bCs/>
              </w:rPr>
            </w:pPr>
            <w:r w:rsidRPr="00AE794A">
              <w:rPr>
                <w:b/>
                <w:bCs/>
              </w:rPr>
              <w:t>(40-50]</w:t>
            </w:r>
          </w:p>
        </w:tc>
        <w:tc>
          <w:tcPr>
            <w:tcW w:w="942" w:type="dxa"/>
          </w:tcPr>
          <w:p w14:paraId="174D0C15" w14:textId="7C6D46B2" w:rsidR="00D349C3" w:rsidRPr="00AE794A" w:rsidRDefault="00E26219" w:rsidP="00E26219">
            <w:pPr>
              <w:jc w:val="center"/>
              <w:rPr>
                <w:b/>
                <w:bCs/>
              </w:rPr>
            </w:pPr>
            <w:r w:rsidRPr="00AE794A">
              <w:rPr>
                <w:b/>
                <w:bCs/>
              </w:rPr>
              <w:t>&gt;50</w:t>
            </w:r>
          </w:p>
        </w:tc>
      </w:tr>
      <w:tr w:rsidR="00D349C3" w14:paraId="4429B8C3" w14:textId="77777777" w:rsidTr="006E067D">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699" w:type="dxa"/>
          <w:jc w:val="center"/>
        </w:trPr>
        <w:tc>
          <w:tcPr>
            <w:tcW w:w="2410" w:type="dxa"/>
          </w:tcPr>
          <w:p w14:paraId="6F820F04" w14:textId="766CA377" w:rsidR="00D349C3" w:rsidRPr="00AE794A" w:rsidRDefault="006B0D4A" w:rsidP="006052C2">
            <w:pPr>
              <w:jc w:val="left"/>
            </w:pPr>
            <w:r w:rsidRPr="00AE794A">
              <w:t>Legit – Legit (0</w:t>
            </w:r>
            <w:r w:rsidR="00850A15" w:rsidRPr="00AE794A">
              <w:t>↔</w:t>
            </w:r>
            <w:r w:rsidR="009963C0" w:rsidRPr="00AE794A">
              <w:t>0)</w:t>
            </w:r>
          </w:p>
        </w:tc>
        <w:tc>
          <w:tcPr>
            <w:tcW w:w="992" w:type="dxa"/>
          </w:tcPr>
          <w:p w14:paraId="6B86FBF2" w14:textId="7A25AA3B" w:rsidR="00D349C3" w:rsidRPr="00AE794A" w:rsidRDefault="00A44147" w:rsidP="00A33484">
            <w:pPr>
              <w:jc w:val="center"/>
            </w:pPr>
            <w:r w:rsidRPr="00AE794A">
              <w:t>98.29</w:t>
            </w:r>
          </w:p>
        </w:tc>
        <w:tc>
          <w:tcPr>
            <w:tcW w:w="992" w:type="dxa"/>
          </w:tcPr>
          <w:p w14:paraId="347C6E9F" w14:textId="458C3CD4" w:rsidR="00D349C3" w:rsidRPr="00AE794A" w:rsidRDefault="00A44147" w:rsidP="00A33484">
            <w:pPr>
              <w:jc w:val="center"/>
            </w:pPr>
            <w:r w:rsidRPr="00AE794A">
              <w:t>1.49</w:t>
            </w:r>
          </w:p>
        </w:tc>
        <w:tc>
          <w:tcPr>
            <w:tcW w:w="993" w:type="dxa"/>
          </w:tcPr>
          <w:p w14:paraId="24AC9F68" w14:textId="6E5BB7AA" w:rsidR="00D349C3" w:rsidRPr="00AE794A" w:rsidRDefault="00A44147" w:rsidP="00A33484">
            <w:pPr>
              <w:jc w:val="center"/>
            </w:pPr>
            <w:r w:rsidRPr="00AE794A">
              <w:t>0.14</w:t>
            </w:r>
          </w:p>
        </w:tc>
        <w:tc>
          <w:tcPr>
            <w:tcW w:w="992" w:type="dxa"/>
          </w:tcPr>
          <w:p w14:paraId="0D6C23DD" w14:textId="06F492E8" w:rsidR="00D349C3" w:rsidRPr="00AE794A" w:rsidRDefault="00A44147" w:rsidP="00A33484">
            <w:pPr>
              <w:jc w:val="center"/>
            </w:pPr>
            <w:r w:rsidRPr="00AE794A">
              <w:t>0.04</w:t>
            </w:r>
          </w:p>
        </w:tc>
        <w:tc>
          <w:tcPr>
            <w:tcW w:w="992" w:type="dxa"/>
          </w:tcPr>
          <w:p w14:paraId="08A888EA" w14:textId="79CE4223" w:rsidR="00D349C3" w:rsidRPr="00AE794A" w:rsidRDefault="00A44147" w:rsidP="00A33484">
            <w:pPr>
              <w:jc w:val="center"/>
            </w:pPr>
            <w:r w:rsidRPr="00AE794A">
              <w:t>0.01</w:t>
            </w:r>
          </w:p>
        </w:tc>
        <w:tc>
          <w:tcPr>
            <w:tcW w:w="942" w:type="dxa"/>
          </w:tcPr>
          <w:p w14:paraId="44993241" w14:textId="13D3F62A" w:rsidR="00D349C3" w:rsidRPr="00AE794A" w:rsidRDefault="00A44147" w:rsidP="00A33484">
            <w:pPr>
              <w:jc w:val="center"/>
            </w:pPr>
            <w:r w:rsidRPr="00AE794A">
              <w:t>0.02</w:t>
            </w:r>
          </w:p>
        </w:tc>
      </w:tr>
      <w:tr w:rsidR="00D349C3" w14:paraId="4AC32DD4" w14:textId="77777777" w:rsidTr="006E067D">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699" w:type="dxa"/>
          <w:jc w:val="center"/>
        </w:trPr>
        <w:tc>
          <w:tcPr>
            <w:tcW w:w="2410" w:type="dxa"/>
          </w:tcPr>
          <w:p w14:paraId="0FA1DFD1" w14:textId="21BDDB4C" w:rsidR="00D349C3" w:rsidRPr="00AE794A" w:rsidRDefault="009963C0" w:rsidP="006052C2">
            <w:pPr>
              <w:jc w:val="left"/>
            </w:pPr>
            <w:r w:rsidRPr="00AE794A">
              <w:t>Phish – Phish (1↔1)</w:t>
            </w:r>
          </w:p>
        </w:tc>
        <w:tc>
          <w:tcPr>
            <w:tcW w:w="992" w:type="dxa"/>
          </w:tcPr>
          <w:p w14:paraId="501419A2" w14:textId="4AFC6FD6" w:rsidR="00D349C3" w:rsidRPr="00AE794A" w:rsidRDefault="0012252E" w:rsidP="00A33484">
            <w:pPr>
              <w:jc w:val="center"/>
            </w:pPr>
            <w:r w:rsidRPr="00AE794A">
              <w:t>92.26</w:t>
            </w:r>
          </w:p>
        </w:tc>
        <w:tc>
          <w:tcPr>
            <w:tcW w:w="992" w:type="dxa"/>
          </w:tcPr>
          <w:p w14:paraId="2E284B59" w14:textId="78968ECB" w:rsidR="00D349C3" w:rsidRPr="00AE794A" w:rsidRDefault="0012252E" w:rsidP="00A33484">
            <w:pPr>
              <w:jc w:val="center"/>
            </w:pPr>
            <w:r w:rsidRPr="00AE794A">
              <w:t>5.53</w:t>
            </w:r>
          </w:p>
        </w:tc>
        <w:tc>
          <w:tcPr>
            <w:tcW w:w="993" w:type="dxa"/>
          </w:tcPr>
          <w:p w14:paraId="5ADF5399" w14:textId="4BDCCBFE" w:rsidR="00D349C3" w:rsidRPr="00AE794A" w:rsidRDefault="0012252E" w:rsidP="00A33484">
            <w:pPr>
              <w:jc w:val="center"/>
            </w:pPr>
            <w:r w:rsidRPr="00AE794A">
              <w:t>1.15</w:t>
            </w:r>
          </w:p>
        </w:tc>
        <w:tc>
          <w:tcPr>
            <w:tcW w:w="992" w:type="dxa"/>
          </w:tcPr>
          <w:p w14:paraId="4496EC40" w14:textId="458AB3DB" w:rsidR="00D349C3" w:rsidRPr="00AE794A" w:rsidRDefault="0012252E" w:rsidP="00A33484">
            <w:pPr>
              <w:jc w:val="center"/>
            </w:pPr>
            <w:r w:rsidRPr="00AE794A">
              <w:t>0.56</w:t>
            </w:r>
          </w:p>
        </w:tc>
        <w:tc>
          <w:tcPr>
            <w:tcW w:w="992" w:type="dxa"/>
          </w:tcPr>
          <w:p w14:paraId="6CF21AA7" w14:textId="4C711A6E" w:rsidR="00D349C3" w:rsidRPr="00AE794A" w:rsidRDefault="0012252E" w:rsidP="00A33484">
            <w:pPr>
              <w:jc w:val="center"/>
            </w:pPr>
            <w:r w:rsidRPr="00AE794A">
              <w:t>0.21</w:t>
            </w:r>
          </w:p>
        </w:tc>
        <w:tc>
          <w:tcPr>
            <w:tcW w:w="942" w:type="dxa"/>
          </w:tcPr>
          <w:p w14:paraId="1EF57CD8" w14:textId="28110836" w:rsidR="00D349C3" w:rsidRPr="00AE794A" w:rsidRDefault="0012252E" w:rsidP="00A33484">
            <w:pPr>
              <w:jc w:val="center"/>
            </w:pPr>
            <w:r w:rsidRPr="00AE794A">
              <w:t>0.29</w:t>
            </w:r>
          </w:p>
        </w:tc>
      </w:tr>
      <w:tr w:rsidR="00D349C3" w14:paraId="7B6166F5" w14:textId="77777777" w:rsidTr="006E067D">
        <w:tblPrEx>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699" w:type="dxa"/>
          <w:jc w:val="center"/>
        </w:trPr>
        <w:tc>
          <w:tcPr>
            <w:tcW w:w="2410" w:type="dxa"/>
          </w:tcPr>
          <w:p w14:paraId="3CC2032B" w14:textId="29B232BF" w:rsidR="00D349C3" w:rsidRDefault="009963C0" w:rsidP="006052C2">
            <w:pPr>
              <w:jc w:val="left"/>
            </w:pPr>
            <w:r>
              <w:t>Legit – Phish (0↔1)</w:t>
            </w:r>
          </w:p>
        </w:tc>
        <w:tc>
          <w:tcPr>
            <w:tcW w:w="992" w:type="dxa"/>
          </w:tcPr>
          <w:p w14:paraId="7A006AB3" w14:textId="0A7F1E05" w:rsidR="00D349C3" w:rsidRDefault="0024542F" w:rsidP="00A33484">
            <w:pPr>
              <w:jc w:val="center"/>
            </w:pPr>
            <w:r>
              <w:t>99.99</w:t>
            </w:r>
          </w:p>
        </w:tc>
        <w:tc>
          <w:tcPr>
            <w:tcW w:w="992" w:type="dxa"/>
          </w:tcPr>
          <w:p w14:paraId="7D0A4C4F" w14:textId="38F997BA" w:rsidR="00D349C3" w:rsidRDefault="0024542F" w:rsidP="00A33484">
            <w:pPr>
              <w:jc w:val="center"/>
            </w:pPr>
            <w:r>
              <w:t>0.01</w:t>
            </w:r>
          </w:p>
        </w:tc>
        <w:tc>
          <w:tcPr>
            <w:tcW w:w="993" w:type="dxa"/>
          </w:tcPr>
          <w:p w14:paraId="0F1E7980" w14:textId="5A3E7A1C" w:rsidR="00D349C3" w:rsidRDefault="0024542F" w:rsidP="00A33484">
            <w:pPr>
              <w:jc w:val="center"/>
            </w:pPr>
            <w:r>
              <w:t>0</w:t>
            </w:r>
          </w:p>
        </w:tc>
        <w:tc>
          <w:tcPr>
            <w:tcW w:w="992" w:type="dxa"/>
          </w:tcPr>
          <w:p w14:paraId="1F27CE49" w14:textId="29DF5F36" w:rsidR="00D349C3" w:rsidRDefault="0024542F" w:rsidP="00A33484">
            <w:pPr>
              <w:jc w:val="center"/>
            </w:pPr>
            <w:r>
              <w:t>0</w:t>
            </w:r>
          </w:p>
        </w:tc>
        <w:tc>
          <w:tcPr>
            <w:tcW w:w="992" w:type="dxa"/>
          </w:tcPr>
          <w:p w14:paraId="5521957E" w14:textId="795468B0" w:rsidR="00D349C3" w:rsidRDefault="0024542F" w:rsidP="00A33484">
            <w:pPr>
              <w:jc w:val="center"/>
            </w:pPr>
            <w:r>
              <w:t>0</w:t>
            </w:r>
          </w:p>
        </w:tc>
        <w:tc>
          <w:tcPr>
            <w:tcW w:w="942" w:type="dxa"/>
          </w:tcPr>
          <w:p w14:paraId="0470EDDA" w14:textId="3641327B" w:rsidR="00D349C3" w:rsidRDefault="0024542F" w:rsidP="00A33484">
            <w:pPr>
              <w:jc w:val="center"/>
            </w:pPr>
            <w:r>
              <w:t>0</w:t>
            </w:r>
          </w:p>
        </w:tc>
      </w:tr>
    </w:tbl>
    <w:p w14:paraId="079F41DE" w14:textId="77777777" w:rsidR="00556C3E" w:rsidRPr="00556C3E" w:rsidRDefault="00556C3E" w:rsidP="00E67ED4"/>
    <w:p w14:paraId="5C1C323E" w14:textId="27B58932" w:rsidR="008854E4" w:rsidRDefault="00823774" w:rsidP="00F169A2">
      <w:pPr>
        <w:jc w:val="center"/>
      </w:pPr>
      <w:r>
        <w:rPr>
          <w:b/>
          <w:bCs/>
        </w:rPr>
        <w:t xml:space="preserve">Table 1: </w:t>
      </w:r>
      <w:r w:rsidR="00313077" w:rsidRPr="00CF3647">
        <w:rPr>
          <w:lang w:val="en-NZ"/>
        </w:rPr>
        <w:t>Distribution of pairwise email similarities within the dataset</w:t>
      </w:r>
    </w:p>
    <w:p w14:paraId="0EE4BFB9" w14:textId="77777777" w:rsidR="00250EF5" w:rsidRDefault="00250EF5" w:rsidP="00E67ED4"/>
    <w:p w14:paraId="43A7F727" w14:textId="297DBBC2" w:rsidR="005E507E" w:rsidRPr="005E507E" w:rsidRDefault="00FE0950" w:rsidP="00642CDE">
      <w:pPr>
        <w:jc w:val="center"/>
      </w:pPr>
      <w:r>
        <w:rPr>
          <w:noProof/>
        </w:rPr>
        <w:drawing>
          <wp:inline distT="0" distB="0" distL="0" distR="0" wp14:anchorId="0BF86D31" wp14:editId="2128D0EC">
            <wp:extent cx="2861006" cy="2412855"/>
            <wp:effectExtent l="0" t="0" r="0" b="6985"/>
            <wp:docPr id="358265422" name="Picture 2" descr="A diagram of blue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265422" name="Picture 2" descr="A diagram of blue and orange dot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5272" cy="2424886"/>
                    </a:xfrm>
                    <a:prstGeom prst="rect">
                      <a:avLst/>
                    </a:prstGeom>
                  </pic:spPr>
                </pic:pic>
              </a:graphicData>
            </a:graphic>
          </wp:inline>
        </w:drawing>
      </w:r>
    </w:p>
    <w:p w14:paraId="1F0F235B" w14:textId="30C89867" w:rsidR="00F0070F" w:rsidRPr="00F0070F" w:rsidRDefault="00754DF7" w:rsidP="00754DF7">
      <w:pPr>
        <w:jc w:val="center"/>
      </w:pPr>
      <w:r>
        <w:t xml:space="preserve">Figure 1: </w:t>
      </w:r>
      <w:r w:rsidR="0077480C" w:rsidRPr="0077480C">
        <w:t>2D t-SNE projection of the dataset</w:t>
      </w:r>
    </w:p>
    <w:p w14:paraId="68622EEC" w14:textId="77777777" w:rsidR="006E738E" w:rsidRDefault="006E738E" w:rsidP="00E67ED4"/>
    <w:p w14:paraId="456CF775" w14:textId="494BE27F" w:rsidR="0056446C" w:rsidRDefault="0056446C" w:rsidP="00E67ED4">
      <w:r w:rsidRPr="0056446C">
        <w:t>Pre-processing is model-specific</w:t>
      </w:r>
      <w:r w:rsidR="002461A9">
        <w:t xml:space="preserve"> and follows representative pipelines for each model family</w:t>
      </w:r>
      <w:r w:rsidRPr="0056446C">
        <w:t xml:space="preserve">. Transformer models use the corresponding pretrained tokenizer with truncation and padding to a maximum sequence length of 512 tokens. LSTM and Bi-LSTM inputs are lowercased, stripped of URLs and non-alphanumeric characters, tokenized, </w:t>
      </w:r>
      <w:proofErr w:type="spellStart"/>
      <w:r w:rsidRPr="0056446C">
        <w:t>stopwords</w:t>
      </w:r>
      <w:proofErr w:type="spellEnd"/>
      <w:r w:rsidRPr="0056446C">
        <w:t xml:space="preserve"> removed, and lemmatized. A </w:t>
      </w:r>
      <w:proofErr w:type="spellStart"/>
      <w:r w:rsidRPr="0056446C">
        <w:t>Keras</w:t>
      </w:r>
      <w:proofErr w:type="spellEnd"/>
      <w:r w:rsidRPr="0056446C">
        <w:t xml:space="preserve"> tokenizer with a vocabulary size of 10,000 is fitted on the training set, and sequences are padded or truncated to length 512. Traditional classifiers use TF–IDF word </w:t>
      </w:r>
      <w:proofErr w:type="spellStart"/>
      <w:proofErr w:type="gramStart"/>
      <w:r w:rsidRPr="0056446C">
        <w:t>uni</w:t>
      </w:r>
      <w:proofErr w:type="spellEnd"/>
      <w:r w:rsidRPr="0056446C">
        <w:t>-grams</w:t>
      </w:r>
      <w:proofErr w:type="gramEnd"/>
      <w:r w:rsidRPr="0056446C">
        <w:t xml:space="preserve"> and bi-grams with </w:t>
      </w:r>
      <w:proofErr w:type="spellStart"/>
      <w:r w:rsidRPr="0056446C">
        <w:t>max_features</w:t>
      </w:r>
      <w:proofErr w:type="spellEnd"/>
      <w:r w:rsidRPr="0056446C">
        <w:t xml:space="preserve"> = 50,000 and </w:t>
      </w:r>
      <w:proofErr w:type="spellStart"/>
      <w:r w:rsidRPr="0056446C">
        <w:t>min_df</w:t>
      </w:r>
      <w:proofErr w:type="spellEnd"/>
      <w:r w:rsidRPr="0056446C">
        <w:t xml:space="preserve"> = 2.</w:t>
      </w:r>
    </w:p>
    <w:p w14:paraId="152D5EE4" w14:textId="77777777" w:rsidR="005F4F01" w:rsidRDefault="005F4F01" w:rsidP="00E67ED4"/>
    <w:p w14:paraId="66A089D4" w14:textId="65513A86" w:rsidR="008825C9" w:rsidRDefault="008825C9" w:rsidP="008825C9">
      <w:pPr>
        <w:pStyle w:val="Heading2"/>
      </w:pPr>
      <w:r>
        <w:t xml:space="preserve">3.2 </w:t>
      </w:r>
      <w:r w:rsidR="008350F6" w:rsidRPr="008350F6">
        <w:t xml:space="preserve">Models and </w:t>
      </w:r>
      <w:r w:rsidR="004C259F">
        <w:t>T</w:t>
      </w:r>
      <w:r w:rsidR="008350F6" w:rsidRPr="008350F6">
        <w:t>raining</w:t>
      </w:r>
    </w:p>
    <w:p w14:paraId="34AF4329" w14:textId="4F0642D3" w:rsidR="00946A1B" w:rsidRPr="008350F6" w:rsidRDefault="008350F6" w:rsidP="008350F6">
      <w:r>
        <w:t>We compare four Transformer models (BERT, DistilBERT, DeBERTa-v3-base, DeBERTa-v3-small), two recurrent neural models (LSTM and Bi-LSTM), and five traditional classifiers (L</w:t>
      </w:r>
      <w:r w:rsidR="00D71F23">
        <w:t>R</w:t>
      </w:r>
      <w:r>
        <w:t>, SVM, R</w:t>
      </w:r>
      <w:r w:rsidR="00D71F23">
        <w:t>F</w:t>
      </w:r>
      <w:r>
        <w:t>, D</w:t>
      </w:r>
      <w:r w:rsidR="00D71F23">
        <w:t>T</w:t>
      </w:r>
      <w:r>
        <w:t xml:space="preserve">, and </w:t>
      </w:r>
      <w:r w:rsidR="00D71F23">
        <w:t>NB</w:t>
      </w:r>
      <w:r>
        <w:t xml:space="preserve">). </w:t>
      </w:r>
      <w:r w:rsidR="004A6394" w:rsidRPr="004A6394">
        <w:t xml:space="preserve">Transformer models are fine-tuned for 5 epochs with maximum sequence length 512, </w:t>
      </w:r>
      <w:r w:rsidR="00310137" w:rsidRPr="00310137">
        <w:t xml:space="preserve">learning rate </w:t>
      </w:r>
      <w:r w:rsidR="00DE5A07" w:rsidRPr="00DE5A07">
        <w:t>0.00005</w:t>
      </w:r>
      <w:r w:rsidR="00310137" w:rsidRPr="00310137">
        <w:t xml:space="preserve">, </w:t>
      </w:r>
      <w:proofErr w:type="spellStart"/>
      <w:r w:rsidR="00310137" w:rsidRPr="00310137">
        <w:t>AdamW</w:t>
      </w:r>
      <w:proofErr w:type="spellEnd"/>
      <w:r w:rsidR="00310137" w:rsidRPr="00310137">
        <w:t xml:space="preserve"> optimization,</w:t>
      </w:r>
      <w:r w:rsidR="00310137">
        <w:t xml:space="preserve"> </w:t>
      </w:r>
      <w:r w:rsidR="004A6394" w:rsidRPr="004A6394">
        <w:t>weight decay 0.01, and mixed-precision training on GPU.</w:t>
      </w:r>
      <w:r w:rsidR="00957A1C">
        <w:t xml:space="preserve"> </w:t>
      </w:r>
      <w:r w:rsidR="00946A1B" w:rsidRPr="00946A1B">
        <w:t xml:space="preserve">BERT and </w:t>
      </w:r>
      <w:proofErr w:type="spellStart"/>
      <w:r w:rsidR="00946A1B" w:rsidRPr="00946A1B">
        <w:t>DistilBERT</w:t>
      </w:r>
      <w:proofErr w:type="spellEnd"/>
      <w:r w:rsidR="00946A1B" w:rsidRPr="00946A1B">
        <w:t xml:space="preserve"> use per-device batch size 16 with gradient accumulation 2. </w:t>
      </w:r>
      <w:proofErr w:type="spellStart"/>
      <w:r w:rsidR="00946A1B" w:rsidRPr="00946A1B">
        <w:t>DeBERTa</w:t>
      </w:r>
      <w:proofErr w:type="spellEnd"/>
      <w:r w:rsidR="00946A1B" w:rsidRPr="00946A1B">
        <w:t xml:space="preserve"> models use gradient checkpointing, disabled cache, and fallback memory-safe settings (batch size 8 with gradient accumulation 4, then batch size 4 with gradient accumulation 8, with max length reduced to 256 only if required). LSTM and Bi-LSTM use a vocabulary size of 10,000, sequence length 512, embedding dimension 128, 64 hidden units, </w:t>
      </w:r>
      <w:r w:rsidR="001E6E02" w:rsidRPr="001E6E02">
        <w:t>recurrent dropout 0.2</w:t>
      </w:r>
      <w:r w:rsidR="001E6E02">
        <w:t xml:space="preserve">, </w:t>
      </w:r>
      <w:r w:rsidR="00946A1B" w:rsidRPr="00946A1B">
        <w:t xml:space="preserve">batch size 32, Adam optimizer, binary cross-entropy loss, and 5 training epochs. Traditional classifiers use TF-IDF features with </w:t>
      </w:r>
      <w:proofErr w:type="spellStart"/>
      <w:proofErr w:type="gramStart"/>
      <w:r w:rsidR="00946A1B" w:rsidRPr="00946A1B">
        <w:t>uni</w:t>
      </w:r>
      <w:proofErr w:type="spellEnd"/>
      <w:r w:rsidR="00946A1B" w:rsidRPr="00946A1B">
        <w:t>-grams</w:t>
      </w:r>
      <w:proofErr w:type="gramEnd"/>
      <w:r w:rsidR="00946A1B" w:rsidRPr="00946A1B">
        <w:t xml:space="preserve"> and bi-grams, </w:t>
      </w:r>
      <w:proofErr w:type="spellStart"/>
      <w:r w:rsidR="00946A1B" w:rsidRPr="00946A1B">
        <w:t>max_features</w:t>
      </w:r>
      <w:proofErr w:type="spellEnd"/>
      <w:r w:rsidR="00946A1B" w:rsidRPr="00946A1B">
        <w:t xml:space="preserve"> = 50,000, and </w:t>
      </w:r>
      <w:proofErr w:type="spellStart"/>
      <w:r w:rsidR="00946A1B" w:rsidRPr="00946A1B">
        <w:t>min_df</w:t>
      </w:r>
      <w:proofErr w:type="spellEnd"/>
      <w:r w:rsidR="00946A1B" w:rsidRPr="00946A1B">
        <w:t xml:space="preserve"> = 2; Logistic Regression uses </w:t>
      </w:r>
      <w:proofErr w:type="spellStart"/>
      <w:r w:rsidR="00946A1B" w:rsidRPr="00946A1B">
        <w:t>max_iter</w:t>
      </w:r>
      <w:proofErr w:type="spellEnd"/>
      <w:r w:rsidR="00946A1B" w:rsidRPr="00946A1B">
        <w:t xml:space="preserve"> = 2000, the linear SVM uses sigmoid calibration with 3-fold cross-validation</w:t>
      </w:r>
      <w:r w:rsidR="001162A1">
        <w:t xml:space="preserve"> on the training data only</w:t>
      </w:r>
      <w:r w:rsidR="00946A1B" w:rsidRPr="00946A1B">
        <w:t xml:space="preserve">, and Random Forest uses 300 trees. </w:t>
      </w:r>
      <w:r w:rsidR="00C140B2" w:rsidRPr="00C140B2">
        <w:t>Binary predictions are generated using the default decision threshold for each model</w:t>
      </w:r>
      <w:r w:rsidR="000F7604">
        <w:t xml:space="preserve">, </w:t>
      </w:r>
      <w:r w:rsidR="000F7604" w:rsidRPr="000F7604">
        <w:t>without additional class weighting or threshold tuning</w:t>
      </w:r>
      <w:r w:rsidR="00C140B2" w:rsidRPr="00C140B2">
        <w:t>.</w:t>
      </w:r>
    </w:p>
    <w:p w14:paraId="4960C3EC" w14:textId="77777777" w:rsidR="005F4F01" w:rsidRDefault="005F4F01" w:rsidP="00E67ED4"/>
    <w:p w14:paraId="2D9A5A2F" w14:textId="187FA5B9" w:rsidR="008825C9" w:rsidRDefault="00F4337D" w:rsidP="00F4337D">
      <w:pPr>
        <w:pStyle w:val="Heading2"/>
      </w:pPr>
      <w:r w:rsidRPr="00F4337D">
        <w:t xml:space="preserve">3.3 Evaluation and </w:t>
      </w:r>
      <w:r w:rsidR="004C259F">
        <w:t>I</w:t>
      </w:r>
      <w:r w:rsidRPr="00F4337D">
        <w:t xml:space="preserve">nference </w:t>
      </w:r>
      <w:r w:rsidR="004C259F">
        <w:t>T</w:t>
      </w:r>
      <w:r w:rsidRPr="00F4337D">
        <w:t>iming</w:t>
      </w:r>
    </w:p>
    <w:p w14:paraId="5F2B382F" w14:textId="2B206816" w:rsidR="008825C9" w:rsidRDefault="007D354B" w:rsidP="00E67ED4">
      <w:r>
        <w:lastRenderedPageBreak/>
        <w:t xml:space="preserve">All models are evaluated on the same test set. </w:t>
      </w:r>
      <w:r w:rsidR="00FD74FC" w:rsidRPr="00FD74FC">
        <w:t xml:space="preserve">Because phishing detection commonly involves class imbalance, we assess model performance primarily using F1-score and </w:t>
      </w:r>
      <w:proofErr w:type="gramStart"/>
      <w:r w:rsidR="00FD74FC" w:rsidRPr="00FD74FC">
        <w:t>Matthews</w:t>
      </w:r>
      <w:proofErr w:type="gramEnd"/>
      <w:r w:rsidR="00FD74FC" w:rsidRPr="00FD74FC">
        <w:t xml:space="preserve"> correlation coefficient (MCC). The latter provides a more balanced evaluation by accounting for asymmetry between legitimate and phishing samples.</w:t>
      </w:r>
      <w:r w:rsidR="000C5037">
        <w:t xml:space="preserve"> </w:t>
      </w:r>
      <w:r>
        <w:t>Confusion matrices are also produced for each model.</w:t>
      </w:r>
      <w:r w:rsidR="00204789">
        <w:t xml:space="preserve"> </w:t>
      </w:r>
      <w:r w:rsidR="00436E79" w:rsidRPr="00436E79">
        <w:t>Inference timing is measured on a shared subset of test messages using warm-up iterations before timing. We report model-only inference time at batch sizes 1 and 32.</w:t>
      </w:r>
      <w:r w:rsidR="00904FC7">
        <w:t xml:space="preserve"> </w:t>
      </w:r>
      <w:r>
        <w:t xml:space="preserve">For Transformers, model-only time measures the forward pass. For LSTM/Bi-LSTM it measures the prediction step. For traditional classifiers it measures classifier scoring on already vectorized features. </w:t>
      </w:r>
    </w:p>
    <w:p w14:paraId="692FF74D" w14:textId="77777777" w:rsidR="006E738E" w:rsidRDefault="006E738E" w:rsidP="00E67ED4"/>
    <w:p w14:paraId="51043DCE" w14:textId="186680B5" w:rsidR="008B61C8" w:rsidRDefault="00273791" w:rsidP="00273791">
      <w:pPr>
        <w:pStyle w:val="Heading1"/>
      </w:pPr>
      <w:r>
        <w:t>4. Results</w:t>
      </w:r>
    </w:p>
    <w:p w14:paraId="4328A510" w14:textId="7357DAC7" w:rsidR="005251E5" w:rsidRDefault="00AB1F17" w:rsidP="008C6E35">
      <w:r w:rsidRPr="00AB1F17">
        <w:t xml:space="preserve">Results for the completed </w:t>
      </w:r>
      <w:proofErr w:type="spellStart"/>
      <w:r w:rsidRPr="00AB1F17">
        <w:t>subject+body</w:t>
      </w:r>
      <w:proofErr w:type="spellEnd"/>
      <w:r w:rsidRPr="00AB1F17">
        <w:t xml:space="preserve"> text module are reported on the held-out test split.</w:t>
      </w:r>
      <w:r>
        <w:t xml:space="preserve"> </w:t>
      </w:r>
      <w:r w:rsidR="000432F2">
        <w:t>Figure 2 and Figure 3 rank models by MCC and F1-score, while Figure 4 summarizes all metrics</w:t>
      </w:r>
      <w:r w:rsidR="008C6E35">
        <w:t xml:space="preserve">. DeBERTa-v3-small achieves the best results (F1 = 0.9972, MCC = 0.9950), followed by BERT (F1 = 0.9969, MCC = 0.9944). DistilBERT remains strong (F1 = 0.9957, MCC = 0.9922), and a linear SVM is competitive among traditional classifiers (F1 = 0.9963, MCC = 0.9933). </w:t>
      </w:r>
      <w:r w:rsidR="00A53C62" w:rsidRPr="00A53C62">
        <w:t>However, these near-ceiling results should be interpreted cautiously because the current benchmark may contain corpus-level cues that make legitimate and phishing emails easier to separate than in real-world settings.</w:t>
      </w:r>
      <w:r w:rsidR="007B5BF0">
        <w:t xml:space="preserve"> </w:t>
      </w:r>
      <w:r w:rsidR="008C6E35">
        <w:t>Figures 2–4 summarize the rankings and metric overview.</w:t>
      </w:r>
      <w:r w:rsidR="009D0CE1">
        <w:t xml:space="preserve"> </w:t>
      </w:r>
      <w:r w:rsidR="008C6E35">
        <w:t xml:space="preserve">Figure </w:t>
      </w:r>
      <w:r w:rsidR="008E2120">
        <w:t>5</w:t>
      </w:r>
      <w:r w:rsidR="008C6E35">
        <w:t xml:space="preserve"> reports model-only inference time (ms/message) for bs = 1 and bs = 32. At bs = 1, DistilBERT is the fastest Transformer (4.84 ms/message), ahead of BERT (8.98 ms/message) and DeBERTa-v3-small (12.27 ms/message), while recurrent models are substantially slower (LSTM: 315.17 ms/message; Bi-LSTM: 420.03 ms/message). With batching (bs = 32), per-message inference time decreases (e.g., DistilBERT: 2.79 ms/message; DeBERTa-v3-small: 4.53 ms/message), supporting DistilBERT as a strong accuracy–latency trade-off and DeBERTa-v3-small when peak detection performance is preferred.</w:t>
      </w:r>
    </w:p>
    <w:p w14:paraId="0EABAC55" w14:textId="77777777" w:rsidR="008F5DD6" w:rsidRDefault="008F5DD6" w:rsidP="008C6E35"/>
    <w:p w14:paraId="520BA1BA" w14:textId="276A08A4" w:rsidR="008F5DD6" w:rsidRDefault="008F5DD6" w:rsidP="008F5DD6">
      <w:pPr>
        <w:jc w:val="center"/>
      </w:pPr>
      <w:r>
        <w:rPr>
          <w:noProof/>
        </w:rPr>
        <w:drawing>
          <wp:inline distT="0" distB="0" distL="0" distR="0" wp14:anchorId="29DA4C94" wp14:editId="164D7668">
            <wp:extent cx="4415051" cy="1845039"/>
            <wp:effectExtent l="0" t="0" r="5080" b="3175"/>
            <wp:docPr id="847574410" name="Picture 3"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574410" name="Picture 3" descr="A graph of a bar graph&#10;&#10;AI-generated content may be incorrect."/>
                    <pic:cNvPicPr/>
                  </pic:nvPicPr>
                  <pic:blipFill rotWithShape="1">
                    <a:blip r:embed="rId12" cstate="print">
                      <a:extLst>
                        <a:ext uri="{28A0092B-C50C-407E-A947-70E740481C1C}">
                          <a14:useLocalDpi xmlns:a14="http://schemas.microsoft.com/office/drawing/2010/main" val="0"/>
                        </a:ext>
                      </a:extLst>
                    </a:blip>
                    <a:srcRect t="6323"/>
                    <a:stretch>
                      <a:fillRect/>
                    </a:stretch>
                  </pic:blipFill>
                  <pic:spPr bwMode="auto">
                    <a:xfrm>
                      <a:off x="0" y="0"/>
                      <a:ext cx="4496616" cy="1879125"/>
                    </a:xfrm>
                    <a:prstGeom prst="rect">
                      <a:avLst/>
                    </a:prstGeom>
                    <a:ln>
                      <a:noFill/>
                    </a:ln>
                    <a:extLst>
                      <a:ext uri="{53640926-AAD7-44D8-BBD7-CCE9431645EC}">
                        <a14:shadowObscured xmlns:a14="http://schemas.microsoft.com/office/drawing/2010/main"/>
                      </a:ext>
                    </a:extLst>
                  </pic:spPr>
                </pic:pic>
              </a:graphicData>
            </a:graphic>
          </wp:inline>
        </w:drawing>
      </w:r>
    </w:p>
    <w:p w14:paraId="31218B77" w14:textId="0973335E" w:rsidR="00BA5F17" w:rsidRDefault="007A202E" w:rsidP="00642CDE">
      <w:pPr>
        <w:jc w:val="center"/>
      </w:pPr>
      <w:r>
        <w:t xml:space="preserve">Figure 2: </w:t>
      </w:r>
      <w:r w:rsidR="0017328A" w:rsidRPr="0017328A">
        <w:t>MCC comparison across all evaluated models</w:t>
      </w:r>
    </w:p>
    <w:p w14:paraId="16643B14" w14:textId="77777777" w:rsidR="00064153" w:rsidRDefault="00064153" w:rsidP="008C6E35"/>
    <w:p w14:paraId="5DAFA603" w14:textId="0B4F2F88" w:rsidR="00064153" w:rsidRDefault="00C17DFC" w:rsidP="00C17DFC">
      <w:pPr>
        <w:jc w:val="center"/>
      </w:pPr>
      <w:r>
        <w:rPr>
          <w:noProof/>
        </w:rPr>
        <w:drawing>
          <wp:inline distT="0" distB="0" distL="0" distR="0" wp14:anchorId="77DF23D5" wp14:editId="3220258E">
            <wp:extent cx="4435522" cy="1848522"/>
            <wp:effectExtent l="0" t="0" r="3175" b="0"/>
            <wp:docPr id="2001448744" name="Picture 4" descr="A bar graph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448744" name="Picture 4" descr="A bar graph with text&#10;&#10;AI-generated content may be incorrect."/>
                    <pic:cNvPicPr/>
                  </pic:nvPicPr>
                  <pic:blipFill rotWithShape="1">
                    <a:blip r:embed="rId13" cstate="print">
                      <a:extLst>
                        <a:ext uri="{28A0092B-C50C-407E-A947-70E740481C1C}">
                          <a14:useLocalDpi xmlns:a14="http://schemas.microsoft.com/office/drawing/2010/main" val="0"/>
                        </a:ext>
                      </a:extLst>
                    </a:blip>
                    <a:srcRect t="6580"/>
                    <a:stretch>
                      <a:fillRect/>
                    </a:stretch>
                  </pic:blipFill>
                  <pic:spPr bwMode="auto">
                    <a:xfrm>
                      <a:off x="0" y="0"/>
                      <a:ext cx="4472703" cy="1864017"/>
                    </a:xfrm>
                    <a:prstGeom prst="rect">
                      <a:avLst/>
                    </a:prstGeom>
                    <a:ln>
                      <a:noFill/>
                    </a:ln>
                    <a:extLst>
                      <a:ext uri="{53640926-AAD7-44D8-BBD7-CCE9431645EC}">
                        <a14:shadowObscured xmlns:a14="http://schemas.microsoft.com/office/drawing/2010/main"/>
                      </a:ext>
                    </a:extLst>
                  </pic:spPr>
                </pic:pic>
              </a:graphicData>
            </a:graphic>
          </wp:inline>
        </w:drawing>
      </w:r>
    </w:p>
    <w:p w14:paraId="0B8AD36E" w14:textId="418DD365" w:rsidR="00BA5F17" w:rsidRDefault="00870F56" w:rsidP="00F169A2">
      <w:pPr>
        <w:jc w:val="center"/>
      </w:pPr>
      <w:r>
        <w:lastRenderedPageBreak/>
        <w:t xml:space="preserve">Figure 3: </w:t>
      </w:r>
      <w:r w:rsidR="00C02339" w:rsidRPr="00C02339">
        <w:t>F1-score comparison across all evaluated model</w:t>
      </w:r>
      <w:r w:rsidR="00642CDE">
        <w:t>s</w:t>
      </w:r>
      <w:r w:rsidR="00C02339" w:rsidRPr="00C02339">
        <w:t>.</w:t>
      </w:r>
    </w:p>
    <w:p w14:paraId="0D0089A9" w14:textId="6D760710" w:rsidR="00C02339" w:rsidRDefault="00C02339" w:rsidP="00C02339">
      <w:pPr>
        <w:jc w:val="center"/>
      </w:pPr>
      <w:r>
        <w:rPr>
          <w:noProof/>
        </w:rPr>
        <w:drawing>
          <wp:inline distT="0" distB="0" distL="0" distR="0" wp14:anchorId="63F9DB95" wp14:editId="384109C2">
            <wp:extent cx="3759200" cy="2936314"/>
            <wp:effectExtent l="0" t="0" r="0" b="0"/>
            <wp:docPr id="1544825319" name="Picture 5"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25319" name="Picture 5" descr="A chart of different colo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5056" cy="2956511"/>
                    </a:xfrm>
                    <a:prstGeom prst="rect">
                      <a:avLst/>
                    </a:prstGeom>
                  </pic:spPr>
                </pic:pic>
              </a:graphicData>
            </a:graphic>
          </wp:inline>
        </w:drawing>
      </w:r>
    </w:p>
    <w:p w14:paraId="08317EF0" w14:textId="0462E1D8" w:rsidR="00BA5F17" w:rsidRDefault="00642CDE" w:rsidP="00287EC2">
      <w:pPr>
        <w:jc w:val="center"/>
      </w:pPr>
      <w:r>
        <w:t xml:space="preserve">Figure 4: </w:t>
      </w:r>
      <w:r w:rsidR="00287EC2" w:rsidRPr="00287EC2">
        <w:t>Consolidated metric overview for all models using an annotated heatmap</w:t>
      </w:r>
      <w:r w:rsidR="00287EC2">
        <w:t>.</w:t>
      </w:r>
    </w:p>
    <w:p w14:paraId="13B2A9E1" w14:textId="77777777" w:rsidR="00E13164" w:rsidRDefault="00E13164" w:rsidP="00287EC2">
      <w:pPr>
        <w:jc w:val="center"/>
      </w:pPr>
    </w:p>
    <w:p w14:paraId="7AA81929" w14:textId="1BB4255D" w:rsidR="00287EC2" w:rsidRDefault="00206073" w:rsidP="00287EC2">
      <w:pPr>
        <w:jc w:val="center"/>
      </w:pPr>
      <w:r>
        <w:rPr>
          <w:noProof/>
        </w:rPr>
        <w:drawing>
          <wp:inline distT="0" distB="0" distL="0" distR="0" wp14:anchorId="690A27BD" wp14:editId="36FD8E18">
            <wp:extent cx="5080000" cy="2266219"/>
            <wp:effectExtent l="0" t="0" r="6350" b="1270"/>
            <wp:docPr id="532528982" name="Picture 6"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28982" name="Picture 6" descr="A graph with numbers and a bar char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6291" cy="2277948"/>
                    </a:xfrm>
                    <a:prstGeom prst="rect">
                      <a:avLst/>
                    </a:prstGeom>
                  </pic:spPr>
                </pic:pic>
              </a:graphicData>
            </a:graphic>
          </wp:inline>
        </w:drawing>
      </w:r>
    </w:p>
    <w:p w14:paraId="292D7108" w14:textId="3B40A783" w:rsidR="00E13164" w:rsidRDefault="00E13164" w:rsidP="00287EC2">
      <w:pPr>
        <w:jc w:val="center"/>
      </w:pPr>
      <w:r>
        <w:t xml:space="preserve">Figure 5: </w:t>
      </w:r>
      <w:r w:rsidR="005179EF" w:rsidRPr="005179EF">
        <w:t>Model-only inference time (ms/message) at bs=1 and bs=32 (A100; log scale)</w:t>
      </w:r>
      <w:r w:rsidR="005179EF">
        <w:t>.</w:t>
      </w:r>
    </w:p>
    <w:p w14:paraId="06D1D1C0" w14:textId="77777777" w:rsidR="008B61C8" w:rsidRDefault="008B61C8" w:rsidP="00E67ED4"/>
    <w:p w14:paraId="55FA8E24" w14:textId="77777777" w:rsidR="000018C4" w:rsidRDefault="000018C4" w:rsidP="00E67ED4">
      <w:pPr>
        <w:pStyle w:val="Heading1"/>
      </w:pPr>
      <w:r w:rsidRPr="00E657D5">
        <w:t>5. Conclusion</w:t>
      </w:r>
    </w:p>
    <w:p w14:paraId="1742940F" w14:textId="70A64B09" w:rsidR="00566602" w:rsidRDefault="005E3AEB" w:rsidP="00273791">
      <w:r w:rsidRPr="005E3AEB">
        <w:t xml:space="preserve">This Research-in-Progress </w:t>
      </w:r>
      <w:r w:rsidR="00A63172">
        <w:t xml:space="preserve">paper </w:t>
      </w:r>
      <w:r w:rsidRPr="005E3AEB">
        <w:t xml:space="preserve">establishes the </w:t>
      </w:r>
      <w:r w:rsidR="00315826">
        <w:t>subject+body text</w:t>
      </w:r>
      <w:r w:rsidRPr="005E3AEB">
        <w:t xml:space="preserve"> module as a robust foundation for our planned multi-segment detector, facilitating</w:t>
      </w:r>
      <w:r w:rsidR="002404A7">
        <w:t xml:space="preserve"> subsequent</w:t>
      </w:r>
      <w:r w:rsidRPr="005E3AEB">
        <w:t xml:space="preserve"> system extensions.</w:t>
      </w:r>
      <w:r w:rsidR="00840F8E">
        <w:t xml:space="preserve"> </w:t>
      </w:r>
      <w:r w:rsidR="003A02E6" w:rsidRPr="003A02E6">
        <w:t xml:space="preserve">DeBERTa-v3-small achieves the best overall effectiveness, while </w:t>
      </w:r>
      <w:proofErr w:type="spellStart"/>
      <w:r w:rsidR="003A02E6" w:rsidRPr="003A02E6">
        <w:t>DistilBERT</w:t>
      </w:r>
      <w:proofErr w:type="spellEnd"/>
      <w:r w:rsidR="003A02E6" w:rsidRPr="003A02E6">
        <w:t xml:space="preserve"> offers the most favorable efficiency–effectiveness trade-off. </w:t>
      </w:r>
      <w:r w:rsidR="00DE1FBF" w:rsidRPr="00DE1FBF">
        <w:t xml:space="preserve">Model-only inference measurements at batch size 1 further support </w:t>
      </w:r>
      <w:proofErr w:type="spellStart"/>
      <w:r w:rsidR="00DE1FBF" w:rsidRPr="00DE1FBF">
        <w:t>DistilBERT</w:t>
      </w:r>
      <w:proofErr w:type="spellEnd"/>
      <w:r w:rsidR="00DE1FBF" w:rsidRPr="00DE1FBF">
        <w:t xml:space="preserve"> for latency-sensitive deployment (4.84 </w:t>
      </w:r>
      <w:proofErr w:type="spellStart"/>
      <w:r w:rsidR="00DE1FBF" w:rsidRPr="00DE1FBF">
        <w:t>ms</w:t>
      </w:r>
      <w:proofErr w:type="spellEnd"/>
      <w:r w:rsidR="00DE1FBF" w:rsidRPr="00DE1FBF">
        <w:t xml:space="preserve">/message) compared with BERT (8.98 </w:t>
      </w:r>
      <w:proofErr w:type="spellStart"/>
      <w:r w:rsidR="00DE1FBF" w:rsidRPr="00DE1FBF">
        <w:t>ms</w:t>
      </w:r>
      <w:proofErr w:type="spellEnd"/>
      <w:r w:rsidR="00DE1FBF" w:rsidRPr="00DE1FBF">
        <w:t xml:space="preserve">/message) and DeBERTa-v3-small (12.27 </w:t>
      </w:r>
      <w:proofErr w:type="spellStart"/>
      <w:r w:rsidR="00DE1FBF" w:rsidRPr="00DE1FBF">
        <w:t>ms</w:t>
      </w:r>
      <w:proofErr w:type="spellEnd"/>
      <w:r w:rsidR="00DE1FBF" w:rsidRPr="00DE1FBF">
        <w:t xml:space="preserve">/message). </w:t>
      </w:r>
      <w:r w:rsidR="003A02E6" w:rsidRPr="003A02E6">
        <w:t>Despite these strong results, text-only analysis may miss attacks that primarily appear in headers, obfuscated URLs</w:t>
      </w:r>
      <w:r w:rsidR="001F5360">
        <w:t xml:space="preserve"> (including shortened or QR-encoded links)</w:t>
      </w:r>
      <w:r w:rsidR="003A02E6" w:rsidRPr="003A02E6">
        <w:t>, or malicious attachments. Future work will therefore implement the remaining modules, evaluate their added value through ablation and fusion studies, and enrich the dataset to better represent evolving phishing tactics.</w:t>
      </w:r>
      <w:r w:rsidR="00F7323E">
        <w:t xml:space="preserve"> </w:t>
      </w:r>
      <w:r w:rsidR="00566602" w:rsidRPr="00566602">
        <w:t xml:space="preserve">Although the Enron and Nazario datasets are well-established benchmarks in phishing detection literature, they may not fully capture the latest phishing tactics or modern legitimate email patterns, and some of the observed separation may reflect corpus-specific patterns rather than broadly applicable phishing signals. Consequently, the near-perfect performance (F1 ≈ 0.99) </w:t>
      </w:r>
      <w:r w:rsidR="00566602" w:rsidRPr="00566602">
        <w:lastRenderedPageBreak/>
        <w:t>should be treated as a controlled baseline, requiring additional validation on more diverse and up-to-date datasets to confirm the system’s robustness and real-world applicability.</w:t>
      </w:r>
    </w:p>
    <w:p w14:paraId="2C38B5DF" w14:textId="77777777" w:rsidR="00040E90" w:rsidRDefault="00040E90" w:rsidP="00E67ED4"/>
    <w:p w14:paraId="16A5FA04" w14:textId="77777777" w:rsidR="000018C4" w:rsidRPr="004D62F5" w:rsidRDefault="000018C4" w:rsidP="00E67ED4">
      <w:pPr>
        <w:pStyle w:val="Heading1"/>
        <w:rPr>
          <w:i/>
        </w:rPr>
      </w:pPr>
      <w:r w:rsidRPr="004D62F5">
        <w:t>References</w:t>
      </w:r>
    </w:p>
    <w:p w14:paraId="3CD35CFE" w14:textId="5128FDDA" w:rsidR="00B364FD" w:rsidRPr="00B364FD" w:rsidRDefault="00821CF7" w:rsidP="00B364FD">
      <w:pPr>
        <w:pStyle w:val="EndNoteBibliography"/>
        <w:ind w:left="720" w:hanging="720"/>
      </w:pPr>
      <w:r>
        <w:fldChar w:fldCharType="begin"/>
      </w:r>
      <w:r>
        <w:instrText xml:space="preserve"> ADDIN EN.REFLIST </w:instrText>
      </w:r>
      <w:r>
        <w:fldChar w:fldCharType="separate"/>
      </w:r>
      <w:r w:rsidR="00B364FD" w:rsidRPr="00B364FD">
        <w:t xml:space="preserve">Aassal, A. E., Baki, S., Das, A., &amp; Verma, R. M. (2020). An In-Depth Benchmarking and Evaluation of Phishing Detection Research for Security Needs. </w:t>
      </w:r>
      <w:r w:rsidR="00B364FD" w:rsidRPr="00B364FD">
        <w:rPr>
          <w:i/>
        </w:rPr>
        <w:t>IEEE Access</w:t>
      </w:r>
      <w:r w:rsidR="00B364FD" w:rsidRPr="00B364FD">
        <w:t>,</w:t>
      </w:r>
      <w:r w:rsidR="00B364FD" w:rsidRPr="00B364FD">
        <w:rPr>
          <w:i/>
        </w:rPr>
        <w:t xml:space="preserve"> 8</w:t>
      </w:r>
      <w:r w:rsidR="00B364FD" w:rsidRPr="00B364FD">
        <w:t xml:space="preserve">, 22170-22192. </w:t>
      </w:r>
      <w:hyperlink r:id="rId16" w:history="1">
        <w:r w:rsidR="00B364FD" w:rsidRPr="00B364FD">
          <w:rPr>
            <w:rStyle w:val="Hyperlink"/>
          </w:rPr>
          <w:t>https://doi.org/10.1109/ACCESS.2020.2969780</w:t>
        </w:r>
      </w:hyperlink>
      <w:r w:rsidR="00B364FD" w:rsidRPr="00B364FD">
        <w:t xml:space="preserve"> </w:t>
      </w:r>
    </w:p>
    <w:p w14:paraId="284992A5" w14:textId="2037D15C" w:rsidR="00B364FD" w:rsidRPr="00B364FD" w:rsidRDefault="00B364FD" w:rsidP="00B364FD">
      <w:pPr>
        <w:pStyle w:val="EndNoteBibliography"/>
        <w:ind w:left="720" w:hanging="720"/>
      </w:pPr>
      <w:r w:rsidRPr="00B364FD">
        <w:t xml:space="preserve">Anti-Phishing Working Group. (2024). </w:t>
      </w:r>
      <w:r w:rsidRPr="00B364FD">
        <w:rPr>
          <w:i/>
        </w:rPr>
        <w:t>Phishing Activity Trends Report, 4th Quarter 2023</w:t>
      </w:r>
      <w:r w:rsidRPr="00B364FD">
        <w:t xml:space="preserve">. </w:t>
      </w:r>
      <w:hyperlink r:id="rId17" w:history="1">
        <w:r w:rsidRPr="00B364FD">
          <w:rPr>
            <w:rStyle w:val="Hyperlink"/>
          </w:rPr>
          <w:t>https://docs.apwg.org/reports/apwg_trends_report_q4_2023.pdf</w:t>
        </w:r>
      </w:hyperlink>
    </w:p>
    <w:p w14:paraId="6A76273E" w14:textId="23202831" w:rsidR="00B364FD" w:rsidRPr="00B364FD" w:rsidRDefault="00B364FD" w:rsidP="00B364FD">
      <w:pPr>
        <w:pStyle w:val="EndNoteBibliography"/>
        <w:ind w:left="720" w:hanging="720"/>
      </w:pPr>
      <w:r w:rsidRPr="00B364FD">
        <w:t xml:space="preserve">Check Point Research. (2023). </w:t>
      </w:r>
      <w:r w:rsidRPr="00B364FD">
        <w:rPr>
          <w:i/>
        </w:rPr>
        <w:t>Cyber Security Report</w:t>
      </w:r>
      <w:r w:rsidRPr="00B364FD">
        <w:t xml:space="preserve">. </w:t>
      </w:r>
      <w:hyperlink r:id="rId18" w:history="1">
        <w:r w:rsidRPr="00B364FD">
          <w:rPr>
            <w:rStyle w:val="Hyperlink"/>
          </w:rPr>
          <w:t>https://resources.checkpoint.com/report/2023-check-point-cyber-security-report</w:t>
        </w:r>
      </w:hyperlink>
    </w:p>
    <w:p w14:paraId="180A0828" w14:textId="17CAC5AE" w:rsidR="00B364FD" w:rsidRPr="00B364FD" w:rsidRDefault="00B364FD" w:rsidP="00B364FD">
      <w:pPr>
        <w:pStyle w:val="EndNoteBibliography"/>
        <w:ind w:left="720" w:hanging="720"/>
      </w:pPr>
      <w:r w:rsidRPr="00B364FD">
        <w:t xml:space="preserve">Cohen, W. W. (2009). </w:t>
      </w:r>
      <w:r w:rsidRPr="00B364FD">
        <w:rPr>
          <w:i/>
        </w:rPr>
        <w:t>Enron Email Dataset</w:t>
      </w:r>
      <w:r w:rsidRPr="00B364FD">
        <w:t xml:space="preserve"> (</w:t>
      </w:r>
      <w:hyperlink r:id="rId19" w:history="1">
        <w:r w:rsidRPr="00B364FD">
          <w:rPr>
            <w:rStyle w:val="Hyperlink"/>
          </w:rPr>
          <w:t>https://www.cs.cmu.edu/~enron/</w:t>
        </w:r>
      </w:hyperlink>
      <w:r w:rsidRPr="00B364FD">
        <w:t xml:space="preserve"> </w:t>
      </w:r>
    </w:p>
    <w:p w14:paraId="1CA6D0A8" w14:textId="77777777" w:rsidR="00B364FD" w:rsidRPr="00B364FD" w:rsidRDefault="00B364FD" w:rsidP="00B364FD">
      <w:pPr>
        <w:pStyle w:val="EndNoteBibliography"/>
        <w:ind w:left="720" w:hanging="720"/>
      </w:pPr>
      <w:r w:rsidRPr="00B364FD">
        <w:t xml:space="preserve">Devlin, J., Chang, M.-W., Lee, K., &amp; Toutanova, K. (2019). Bert: Pre-training of deep bidirectional transformers for language understanding. Proceedings of the 2019 conference of the North American chapter of the association for computational linguistics: human language technologies, volume 1 (long and short papers), </w:t>
      </w:r>
    </w:p>
    <w:p w14:paraId="5C1522B4" w14:textId="292DDAD9" w:rsidR="00B364FD" w:rsidRPr="00B364FD" w:rsidRDefault="00B364FD" w:rsidP="00B364FD">
      <w:pPr>
        <w:pStyle w:val="EndNoteBibliography"/>
        <w:ind w:left="720" w:hanging="720"/>
      </w:pPr>
      <w:r w:rsidRPr="00B364FD">
        <w:t xml:space="preserve">Federal Bureau of Investigation. (2022). </w:t>
      </w:r>
      <w:r w:rsidRPr="00B364FD">
        <w:rPr>
          <w:i/>
        </w:rPr>
        <w:t>FBI Internet Crime Report 2022</w:t>
      </w:r>
      <w:r w:rsidRPr="00B364FD">
        <w:t xml:space="preserve">. </w:t>
      </w:r>
      <w:hyperlink r:id="rId20" w:history="1">
        <w:r w:rsidRPr="00B364FD">
          <w:rPr>
            <w:rStyle w:val="Hyperlink"/>
          </w:rPr>
          <w:t>https://www.ic3.gov/Media/PDF/AnnualReport/2022_IC3Report.pdf</w:t>
        </w:r>
      </w:hyperlink>
    </w:p>
    <w:p w14:paraId="26D03F43" w14:textId="77777777" w:rsidR="00B364FD" w:rsidRPr="00B364FD" w:rsidRDefault="00B364FD" w:rsidP="00B364FD">
      <w:pPr>
        <w:pStyle w:val="EndNoteBibliography"/>
        <w:ind w:left="720" w:hanging="720"/>
      </w:pPr>
      <w:r w:rsidRPr="00B364FD">
        <w:t xml:space="preserve">Graves, A., &amp; Schmidhuber, J. (2005). Framewise phoneme classification with bidirectional LSTM networks. Proceedings. 2005 IEEE International Joint Conference on Neural Networks, 2005., </w:t>
      </w:r>
    </w:p>
    <w:p w14:paraId="510F7AFC" w14:textId="77777777" w:rsidR="00B364FD" w:rsidRPr="00B364FD" w:rsidRDefault="00B364FD" w:rsidP="00B364FD">
      <w:pPr>
        <w:pStyle w:val="EndNoteBibliography"/>
        <w:ind w:left="720" w:hanging="720"/>
      </w:pPr>
      <w:r w:rsidRPr="00B364FD">
        <w:t xml:space="preserve">He, P., Liu, X., Gao, J., &amp; Chen, W. (2021). Deberta: Decoding-enhanced bert with disentangled attention. </w:t>
      </w:r>
      <w:r w:rsidRPr="00B364FD">
        <w:rPr>
          <w:i/>
        </w:rPr>
        <w:t>arXiv preprint arXiv:2006.03654</w:t>
      </w:r>
      <w:r w:rsidRPr="00B364FD">
        <w:t xml:space="preserve">. </w:t>
      </w:r>
    </w:p>
    <w:p w14:paraId="16FFE668" w14:textId="77777777" w:rsidR="00B364FD" w:rsidRPr="00B364FD" w:rsidRDefault="00B364FD" w:rsidP="00B364FD">
      <w:pPr>
        <w:pStyle w:val="EndNoteBibliography"/>
        <w:ind w:left="720" w:hanging="720"/>
      </w:pPr>
      <w:r w:rsidRPr="00B364FD">
        <w:t xml:space="preserve">Hochreiter, S., &amp; Schmidhuber, J. (1997). Long short-term memory. </w:t>
      </w:r>
      <w:r w:rsidRPr="00B364FD">
        <w:rPr>
          <w:i/>
        </w:rPr>
        <w:t>Neural computation</w:t>
      </w:r>
      <w:r w:rsidRPr="00B364FD">
        <w:t>,</w:t>
      </w:r>
      <w:r w:rsidRPr="00B364FD">
        <w:rPr>
          <w:i/>
        </w:rPr>
        <w:t xml:space="preserve"> 9</w:t>
      </w:r>
      <w:r w:rsidRPr="00B364FD">
        <w:t xml:space="preserve">(8), 1735-1780. </w:t>
      </w:r>
    </w:p>
    <w:p w14:paraId="51990505" w14:textId="77777777" w:rsidR="00B364FD" w:rsidRPr="00B364FD" w:rsidRDefault="00B364FD" w:rsidP="00B364FD">
      <w:pPr>
        <w:pStyle w:val="EndNoteBibliography"/>
        <w:ind w:left="720" w:hanging="720"/>
      </w:pPr>
      <w:r w:rsidRPr="00B364FD">
        <w:t xml:space="preserve">Kocher, G., &amp; Kumar, G. (2021). Machine learning and deep learning methods for intrusion detection systems: recent developments and challenges. </w:t>
      </w:r>
      <w:r w:rsidRPr="00B364FD">
        <w:rPr>
          <w:i/>
        </w:rPr>
        <w:t>Soft Computing</w:t>
      </w:r>
      <w:r w:rsidRPr="00B364FD">
        <w:t>,</w:t>
      </w:r>
      <w:r w:rsidRPr="00B364FD">
        <w:rPr>
          <w:i/>
        </w:rPr>
        <w:t xml:space="preserve"> 25</w:t>
      </w:r>
      <w:r w:rsidRPr="00B364FD">
        <w:t xml:space="preserve">(15), 9731-9763. </w:t>
      </w:r>
    </w:p>
    <w:p w14:paraId="088E35CE" w14:textId="4AA6EA6F" w:rsidR="00B364FD" w:rsidRPr="00B364FD" w:rsidRDefault="00B364FD" w:rsidP="00B364FD">
      <w:pPr>
        <w:pStyle w:val="EndNoteBibliography"/>
        <w:ind w:left="720" w:hanging="720"/>
      </w:pPr>
      <w:r w:rsidRPr="00B364FD">
        <w:t xml:space="preserve">Kyaw, P. H., Gutierrez, J., &amp; Ghobakhlou, A. (2024). A Systematic Review of Deep Learning Techniques for Phishing Email Detection. </w:t>
      </w:r>
      <w:r w:rsidRPr="00B364FD">
        <w:rPr>
          <w:i/>
        </w:rPr>
        <w:t>Electronics</w:t>
      </w:r>
      <w:r w:rsidRPr="00B364FD">
        <w:t>,</w:t>
      </w:r>
      <w:r w:rsidRPr="00B364FD">
        <w:rPr>
          <w:i/>
        </w:rPr>
        <w:t xml:space="preserve"> 13</w:t>
      </w:r>
      <w:r w:rsidRPr="00B364FD">
        <w:t xml:space="preserve">(19), 3823. </w:t>
      </w:r>
      <w:hyperlink r:id="rId21" w:history="1">
        <w:r w:rsidRPr="00B364FD">
          <w:rPr>
            <w:rStyle w:val="Hyperlink"/>
          </w:rPr>
          <w:t>https://www.mdpi.com/2079-9292/13/19/3823</w:t>
        </w:r>
      </w:hyperlink>
      <w:r w:rsidRPr="00B364FD">
        <w:t xml:space="preserve"> </w:t>
      </w:r>
    </w:p>
    <w:p w14:paraId="105DE03E" w14:textId="77777777" w:rsidR="00B364FD" w:rsidRPr="00B364FD" w:rsidRDefault="00B364FD" w:rsidP="00B364FD">
      <w:pPr>
        <w:pStyle w:val="EndNoteBibliography"/>
        <w:ind w:left="720" w:hanging="720"/>
      </w:pPr>
      <w:r w:rsidRPr="00B364FD">
        <w:t xml:space="preserve">Lee, J., Tang, F., Ye, P., Abbasi, F., Hay, P., &amp; Divakaran, D. M. (2021, 6-10 Sept. 2021). D-Fence: A Flexible, Efficient, and Comprehensive Phishing Email Detection System. 2021 IEEE European Symposium on Security and Privacy (EuroS&amp;P), </w:t>
      </w:r>
    </w:p>
    <w:p w14:paraId="00D55504" w14:textId="77777777" w:rsidR="00B364FD" w:rsidRPr="00B364FD" w:rsidRDefault="00B364FD" w:rsidP="00B364FD">
      <w:pPr>
        <w:pStyle w:val="EndNoteBibliography"/>
        <w:ind w:left="720" w:hanging="720"/>
      </w:pPr>
      <w:r w:rsidRPr="00B364FD">
        <w:t xml:space="preserve">Maaten, L. v. d., &amp; Hinton, G. E. (2008). Visualizing Data using t-SNE. </w:t>
      </w:r>
      <w:r w:rsidRPr="00B364FD">
        <w:rPr>
          <w:i/>
        </w:rPr>
        <w:t>Journal of Machine Learning Research</w:t>
      </w:r>
      <w:r w:rsidRPr="00B364FD">
        <w:t>,</w:t>
      </w:r>
      <w:r w:rsidRPr="00B364FD">
        <w:rPr>
          <w:i/>
        </w:rPr>
        <w:t xml:space="preserve"> 9</w:t>
      </w:r>
      <w:r w:rsidRPr="00B364FD">
        <w:t xml:space="preserve">, 2579-2605. </w:t>
      </w:r>
    </w:p>
    <w:p w14:paraId="7AD162DE" w14:textId="73DB9624" w:rsidR="00B364FD" w:rsidRPr="00B364FD" w:rsidRDefault="00B364FD" w:rsidP="00B364FD">
      <w:pPr>
        <w:pStyle w:val="EndNoteBibliography"/>
        <w:ind w:left="720" w:hanging="720"/>
      </w:pPr>
      <w:r w:rsidRPr="00B364FD">
        <w:t xml:space="preserve">Muralidharan, T., &amp; Nissim, N. (2023). Improving malicious email detection through novel designated deep-learning architectures utilizing entire email. </w:t>
      </w:r>
      <w:r w:rsidRPr="00B364FD">
        <w:rPr>
          <w:i/>
        </w:rPr>
        <w:t>Neural Networks</w:t>
      </w:r>
      <w:r w:rsidRPr="00B364FD">
        <w:t>,</w:t>
      </w:r>
      <w:r w:rsidRPr="00B364FD">
        <w:rPr>
          <w:i/>
        </w:rPr>
        <w:t xml:space="preserve"> 157</w:t>
      </w:r>
      <w:r w:rsidRPr="00B364FD">
        <w:t xml:space="preserve">, 257-279. </w:t>
      </w:r>
      <w:hyperlink r:id="rId22" w:history="1">
        <w:r w:rsidRPr="00B364FD">
          <w:rPr>
            <w:rStyle w:val="Hyperlink"/>
          </w:rPr>
          <w:t>https://doi.org/https://doi.org/10.1016/j.neunet.2022.09.002</w:t>
        </w:r>
      </w:hyperlink>
      <w:r w:rsidRPr="00B364FD">
        <w:t xml:space="preserve"> </w:t>
      </w:r>
    </w:p>
    <w:p w14:paraId="7B63DC79" w14:textId="658A6F4F" w:rsidR="00B364FD" w:rsidRPr="00B364FD" w:rsidRDefault="00B364FD" w:rsidP="00B364FD">
      <w:pPr>
        <w:pStyle w:val="EndNoteBibliography"/>
        <w:ind w:left="720" w:hanging="720"/>
      </w:pPr>
      <w:r w:rsidRPr="00B364FD">
        <w:t xml:space="preserve">Nazario, J. (2006). </w:t>
      </w:r>
      <w:r w:rsidRPr="00B364FD">
        <w:rPr>
          <w:i/>
        </w:rPr>
        <w:t>Nazario Phishing Corpus</w:t>
      </w:r>
      <w:r w:rsidRPr="00B364FD">
        <w:t xml:space="preserve"> (</w:t>
      </w:r>
      <w:hyperlink r:id="rId23" w:history="1">
        <w:r w:rsidRPr="00B364FD">
          <w:rPr>
            <w:rStyle w:val="Hyperlink"/>
          </w:rPr>
          <w:t>https://monkey.org/~jose/phishing/</w:t>
        </w:r>
      </w:hyperlink>
      <w:r w:rsidRPr="00B364FD">
        <w:t xml:space="preserve"> </w:t>
      </w:r>
    </w:p>
    <w:p w14:paraId="49945554" w14:textId="77777777" w:rsidR="00B364FD" w:rsidRPr="00B364FD" w:rsidRDefault="00B364FD" w:rsidP="00B364FD">
      <w:pPr>
        <w:pStyle w:val="EndNoteBibliography"/>
        <w:ind w:left="720" w:hanging="720"/>
      </w:pPr>
      <w:r w:rsidRPr="00B364FD">
        <w:t xml:space="preserve">Sanh, V., Debut, L., Chaumond, J., &amp; Wolf, T. (2019). DistilBERT, a distilled version of BERT: smaller, faster, cheaper and lighter. </w:t>
      </w:r>
      <w:r w:rsidRPr="00B364FD">
        <w:rPr>
          <w:i/>
        </w:rPr>
        <w:t>arXiv preprint arXiv:1910.01108</w:t>
      </w:r>
      <w:r w:rsidRPr="00B364FD">
        <w:t xml:space="preserve">. </w:t>
      </w:r>
    </w:p>
    <w:p w14:paraId="517E4199" w14:textId="7F95AA60" w:rsidR="00B364FD" w:rsidRPr="00B364FD" w:rsidRDefault="00B364FD" w:rsidP="00B364FD">
      <w:pPr>
        <w:pStyle w:val="EndNoteBibliography"/>
        <w:ind w:left="720" w:hanging="720"/>
      </w:pPr>
      <w:r w:rsidRPr="00B364FD">
        <w:t xml:space="preserve">Verizon. (2022). </w:t>
      </w:r>
      <w:r w:rsidRPr="00B364FD">
        <w:rPr>
          <w:i/>
        </w:rPr>
        <w:t>Data Breach Investigations Report</w:t>
      </w:r>
      <w:r w:rsidRPr="00B364FD">
        <w:t xml:space="preserve">. </w:t>
      </w:r>
      <w:hyperlink r:id="rId24" w:history="1">
        <w:r w:rsidRPr="00B364FD">
          <w:rPr>
            <w:rStyle w:val="Hyperlink"/>
          </w:rPr>
          <w:t>https://www.phishingbox.com/downloads/Verizon-Data-Breach-Investigations-Report-DBIR-2022.pdf</w:t>
        </w:r>
      </w:hyperlink>
    </w:p>
    <w:p w14:paraId="0E5FF019" w14:textId="4302A214" w:rsidR="006E5DE6" w:rsidRDefault="00B364FD" w:rsidP="00393F06">
      <w:pPr>
        <w:pStyle w:val="EndNoteBibliography"/>
        <w:ind w:left="720" w:hanging="720"/>
      </w:pPr>
      <w:r w:rsidRPr="00B364FD">
        <w:t xml:space="preserve">Yamin, M. M., Ullah, M., Ullah, H., &amp; Katt, B. (2021). Weaponized AI for cyber attacks. </w:t>
      </w:r>
      <w:r w:rsidRPr="00B364FD">
        <w:rPr>
          <w:i/>
        </w:rPr>
        <w:t>Journal of Information Security and Applications</w:t>
      </w:r>
      <w:r w:rsidRPr="00B364FD">
        <w:t>,</w:t>
      </w:r>
      <w:r w:rsidRPr="00B364FD">
        <w:rPr>
          <w:i/>
        </w:rPr>
        <w:t xml:space="preserve"> 57</w:t>
      </w:r>
      <w:r w:rsidRPr="00B364FD">
        <w:t xml:space="preserve">, 102722. </w:t>
      </w:r>
      <w:hyperlink r:id="rId25" w:history="1">
        <w:r w:rsidRPr="00B364FD">
          <w:rPr>
            <w:rStyle w:val="Hyperlink"/>
          </w:rPr>
          <w:t>https://doi.org/https://doi.org/10.1016/j.jisa.2020.102722</w:t>
        </w:r>
      </w:hyperlink>
      <w:r w:rsidRPr="00B364FD">
        <w:t xml:space="preserve"> </w:t>
      </w:r>
      <w:r w:rsidR="00821CF7">
        <w:fldChar w:fldCharType="end"/>
      </w:r>
    </w:p>
    <w:sectPr w:rsidR="006E5DE6" w:rsidSect="004E5219">
      <w:footerReference w:type="default" r:id="rId26"/>
      <w:pgSz w:w="11907" w:h="16839" w:code="9"/>
      <w:pgMar w:top="1440" w:right="1440" w:bottom="1440" w:left="1440"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EE419" w14:textId="77777777" w:rsidR="00487AF8" w:rsidRDefault="00487AF8" w:rsidP="00E67ED4">
      <w:r>
        <w:separator/>
      </w:r>
    </w:p>
  </w:endnote>
  <w:endnote w:type="continuationSeparator" w:id="0">
    <w:p w14:paraId="3BF63B97" w14:textId="77777777" w:rsidR="00487AF8" w:rsidRDefault="00487AF8" w:rsidP="00E67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592174" w14:textId="6E301313" w:rsidR="006A0662" w:rsidRDefault="006A0662" w:rsidP="00E67ED4">
    <w:pPr>
      <w:pStyle w:val="Footer"/>
    </w:pPr>
    <w:r>
      <w:fldChar w:fldCharType="begin"/>
    </w:r>
    <w:r>
      <w:instrText xml:space="preserve"> PAGE   \* MERGEFORMAT </w:instrText>
    </w:r>
    <w:r>
      <w:fldChar w:fldCharType="separate"/>
    </w:r>
    <w:r w:rsidR="00183D03">
      <w:rPr>
        <w:noProof/>
      </w:rPr>
      <w:t>5</w:t>
    </w:r>
    <w:r>
      <w:fldChar w:fldCharType="end"/>
    </w:r>
  </w:p>
  <w:p w14:paraId="17652640" w14:textId="77777777" w:rsidR="006A0662" w:rsidRDefault="006A0662" w:rsidP="00E67E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F18D0B" w14:textId="77777777" w:rsidR="00487AF8" w:rsidRDefault="00487AF8" w:rsidP="00E67ED4">
      <w:r>
        <w:separator/>
      </w:r>
    </w:p>
  </w:footnote>
  <w:footnote w:type="continuationSeparator" w:id="0">
    <w:p w14:paraId="1811D22E" w14:textId="77777777" w:rsidR="00487AF8" w:rsidRDefault="00487AF8" w:rsidP="00E67E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D42ACF"/>
    <w:multiLevelType w:val="hybridMultilevel"/>
    <w:tmpl w:val="E474EE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38282435"/>
    <w:multiLevelType w:val="hybridMultilevel"/>
    <w:tmpl w:val="915C048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85421F8"/>
    <w:multiLevelType w:val="hybridMultilevel"/>
    <w:tmpl w:val="BB26373E"/>
    <w:lvl w:ilvl="0" w:tplc="04090001">
      <w:start w:val="1"/>
      <w:numFmt w:val="bullet"/>
      <w:pStyle w:val="references"/>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3A2B31E9"/>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530C2D12"/>
    <w:multiLevelType w:val="hybridMultilevel"/>
    <w:tmpl w:val="B3A8AA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6096CCE"/>
    <w:multiLevelType w:val="hybridMultilevel"/>
    <w:tmpl w:val="B5620E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41E10E4"/>
    <w:multiLevelType w:val="hybridMultilevel"/>
    <w:tmpl w:val="92D8D68E"/>
    <w:lvl w:ilvl="0" w:tplc="04160001">
      <w:start w:val="1"/>
      <w:numFmt w:val="bullet"/>
      <w:lvlText w:val=""/>
      <w:lvlJc w:val="left"/>
      <w:pPr>
        <w:ind w:left="780" w:hanging="360"/>
      </w:pPr>
      <w:rPr>
        <w:rFonts w:ascii="Symbol" w:hAnsi="Symbol" w:hint="default"/>
      </w:rPr>
    </w:lvl>
    <w:lvl w:ilvl="1" w:tplc="04160003" w:tentative="1">
      <w:start w:val="1"/>
      <w:numFmt w:val="bullet"/>
      <w:lvlText w:val="o"/>
      <w:lvlJc w:val="left"/>
      <w:pPr>
        <w:ind w:left="1500" w:hanging="360"/>
      </w:pPr>
      <w:rPr>
        <w:rFonts w:ascii="Courier New" w:hAnsi="Courier New" w:cs="Courier New" w:hint="default"/>
      </w:rPr>
    </w:lvl>
    <w:lvl w:ilvl="2" w:tplc="04160005" w:tentative="1">
      <w:start w:val="1"/>
      <w:numFmt w:val="bullet"/>
      <w:lvlText w:val=""/>
      <w:lvlJc w:val="left"/>
      <w:pPr>
        <w:ind w:left="2220" w:hanging="360"/>
      </w:pPr>
      <w:rPr>
        <w:rFonts w:ascii="Wingdings" w:hAnsi="Wingdings" w:hint="default"/>
      </w:rPr>
    </w:lvl>
    <w:lvl w:ilvl="3" w:tplc="04160001" w:tentative="1">
      <w:start w:val="1"/>
      <w:numFmt w:val="bullet"/>
      <w:lvlText w:val=""/>
      <w:lvlJc w:val="left"/>
      <w:pPr>
        <w:ind w:left="2940" w:hanging="360"/>
      </w:pPr>
      <w:rPr>
        <w:rFonts w:ascii="Symbol" w:hAnsi="Symbol" w:hint="default"/>
      </w:rPr>
    </w:lvl>
    <w:lvl w:ilvl="4" w:tplc="04160003" w:tentative="1">
      <w:start w:val="1"/>
      <w:numFmt w:val="bullet"/>
      <w:lvlText w:val="o"/>
      <w:lvlJc w:val="left"/>
      <w:pPr>
        <w:ind w:left="3660" w:hanging="360"/>
      </w:pPr>
      <w:rPr>
        <w:rFonts w:ascii="Courier New" w:hAnsi="Courier New" w:cs="Courier New" w:hint="default"/>
      </w:rPr>
    </w:lvl>
    <w:lvl w:ilvl="5" w:tplc="04160005" w:tentative="1">
      <w:start w:val="1"/>
      <w:numFmt w:val="bullet"/>
      <w:lvlText w:val=""/>
      <w:lvlJc w:val="left"/>
      <w:pPr>
        <w:ind w:left="4380" w:hanging="360"/>
      </w:pPr>
      <w:rPr>
        <w:rFonts w:ascii="Wingdings" w:hAnsi="Wingdings" w:hint="default"/>
      </w:rPr>
    </w:lvl>
    <w:lvl w:ilvl="6" w:tplc="04160001" w:tentative="1">
      <w:start w:val="1"/>
      <w:numFmt w:val="bullet"/>
      <w:lvlText w:val=""/>
      <w:lvlJc w:val="left"/>
      <w:pPr>
        <w:ind w:left="5100" w:hanging="360"/>
      </w:pPr>
      <w:rPr>
        <w:rFonts w:ascii="Symbol" w:hAnsi="Symbol" w:hint="default"/>
      </w:rPr>
    </w:lvl>
    <w:lvl w:ilvl="7" w:tplc="04160003" w:tentative="1">
      <w:start w:val="1"/>
      <w:numFmt w:val="bullet"/>
      <w:lvlText w:val="o"/>
      <w:lvlJc w:val="left"/>
      <w:pPr>
        <w:ind w:left="5820" w:hanging="360"/>
      </w:pPr>
      <w:rPr>
        <w:rFonts w:ascii="Courier New" w:hAnsi="Courier New" w:cs="Courier New" w:hint="default"/>
      </w:rPr>
    </w:lvl>
    <w:lvl w:ilvl="8" w:tplc="04160005" w:tentative="1">
      <w:start w:val="1"/>
      <w:numFmt w:val="bullet"/>
      <w:lvlText w:val=""/>
      <w:lvlJc w:val="left"/>
      <w:pPr>
        <w:ind w:left="6540" w:hanging="360"/>
      </w:pPr>
      <w:rPr>
        <w:rFonts w:ascii="Wingdings" w:hAnsi="Wingdings" w:hint="default"/>
      </w:rPr>
    </w:lvl>
  </w:abstractNum>
  <w:num w:numId="1" w16cid:durableId="44843642">
    <w:abstractNumId w:val="2"/>
  </w:num>
  <w:num w:numId="2" w16cid:durableId="2031642785">
    <w:abstractNumId w:val="5"/>
  </w:num>
  <w:num w:numId="3" w16cid:durableId="1390226551">
    <w:abstractNumId w:val="3"/>
  </w:num>
  <w:num w:numId="4" w16cid:durableId="1070080783">
    <w:abstractNumId w:val="6"/>
  </w:num>
  <w:num w:numId="5" w16cid:durableId="354771684">
    <w:abstractNumId w:val="1"/>
  </w:num>
  <w:num w:numId="6" w16cid:durableId="1259486678">
    <w:abstractNumId w:val="4"/>
  </w:num>
  <w:num w:numId="7" w16cid:durableId="13366923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YwMTeztLA0MjQysTRT0lEKTi0uzszPAykwrAUAq4TKL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ertatrl0asxredrsq5aa0ksrxsssrex5fe&quot;&gt;PHK Research Projects&lt;record-ids&gt;&lt;item&gt;68&lt;/item&gt;&lt;item&gt;98&lt;/item&gt;&lt;item&gt;283&lt;/item&gt;&lt;item&gt;307&lt;/item&gt;&lt;item&gt;333&lt;/item&gt;&lt;item&gt;334&lt;/item&gt;&lt;item&gt;335&lt;/item&gt;&lt;item&gt;336&lt;/item&gt;&lt;item&gt;338&lt;/item&gt;&lt;item&gt;348&lt;/item&gt;&lt;item&gt;350&lt;/item&gt;&lt;item&gt;352&lt;/item&gt;&lt;item&gt;353&lt;/item&gt;&lt;item&gt;364&lt;/item&gt;&lt;item&gt;365&lt;/item&gt;&lt;item&gt;366&lt;/item&gt;&lt;item&gt;367&lt;/item&gt;&lt;item&gt;368&lt;/item&gt;&lt;/record-ids&gt;&lt;/item&gt;&lt;/Libraries&gt;"/>
    <w:docVar w:name="EN.UseJSCitationFormat" w:val="False"/>
  </w:docVars>
  <w:rsids>
    <w:rsidRoot w:val="00851640"/>
    <w:rsid w:val="000018C4"/>
    <w:rsid w:val="00007B40"/>
    <w:rsid w:val="00013491"/>
    <w:rsid w:val="0001474C"/>
    <w:rsid w:val="0003049C"/>
    <w:rsid w:val="00030A77"/>
    <w:rsid w:val="000326BB"/>
    <w:rsid w:val="00035F23"/>
    <w:rsid w:val="00040E90"/>
    <w:rsid w:val="000432F2"/>
    <w:rsid w:val="000451A8"/>
    <w:rsid w:val="000539C7"/>
    <w:rsid w:val="00060288"/>
    <w:rsid w:val="00064153"/>
    <w:rsid w:val="000738E8"/>
    <w:rsid w:val="00073BD1"/>
    <w:rsid w:val="00074902"/>
    <w:rsid w:val="00080369"/>
    <w:rsid w:val="0009149A"/>
    <w:rsid w:val="00092A45"/>
    <w:rsid w:val="00095CCD"/>
    <w:rsid w:val="000A09B0"/>
    <w:rsid w:val="000C2ED9"/>
    <w:rsid w:val="000C5037"/>
    <w:rsid w:val="000D1959"/>
    <w:rsid w:val="000D7D7B"/>
    <w:rsid w:val="000E2791"/>
    <w:rsid w:val="000E3E0E"/>
    <w:rsid w:val="000F5ED9"/>
    <w:rsid w:val="000F7604"/>
    <w:rsid w:val="001059F2"/>
    <w:rsid w:val="00112BBF"/>
    <w:rsid w:val="00115148"/>
    <w:rsid w:val="001162A1"/>
    <w:rsid w:val="0012029B"/>
    <w:rsid w:val="0012040D"/>
    <w:rsid w:val="0012252E"/>
    <w:rsid w:val="00126882"/>
    <w:rsid w:val="00146D5D"/>
    <w:rsid w:val="001507ED"/>
    <w:rsid w:val="001577B6"/>
    <w:rsid w:val="00161483"/>
    <w:rsid w:val="00167D8E"/>
    <w:rsid w:val="00167E44"/>
    <w:rsid w:val="0017328A"/>
    <w:rsid w:val="00183648"/>
    <w:rsid w:val="00183D03"/>
    <w:rsid w:val="00185F77"/>
    <w:rsid w:val="00190C93"/>
    <w:rsid w:val="00192FF5"/>
    <w:rsid w:val="00193F93"/>
    <w:rsid w:val="001C1419"/>
    <w:rsid w:val="001C4DE6"/>
    <w:rsid w:val="001D0D6C"/>
    <w:rsid w:val="001E28F8"/>
    <w:rsid w:val="001E394E"/>
    <w:rsid w:val="001E61B9"/>
    <w:rsid w:val="001E6E02"/>
    <w:rsid w:val="001F2219"/>
    <w:rsid w:val="001F5360"/>
    <w:rsid w:val="001F6872"/>
    <w:rsid w:val="001F77A7"/>
    <w:rsid w:val="00203994"/>
    <w:rsid w:val="00204789"/>
    <w:rsid w:val="00206073"/>
    <w:rsid w:val="00214D68"/>
    <w:rsid w:val="0021525B"/>
    <w:rsid w:val="0021606F"/>
    <w:rsid w:val="00220C73"/>
    <w:rsid w:val="0022122C"/>
    <w:rsid w:val="00222D7C"/>
    <w:rsid w:val="00227C62"/>
    <w:rsid w:val="00227EA6"/>
    <w:rsid w:val="00231576"/>
    <w:rsid w:val="00235368"/>
    <w:rsid w:val="002404A7"/>
    <w:rsid w:val="002415C7"/>
    <w:rsid w:val="00242776"/>
    <w:rsid w:val="0024542F"/>
    <w:rsid w:val="002461A9"/>
    <w:rsid w:val="00247388"/>
    <w:rsid w:val="002504F4"/>
    <w:rsid w:val="00250EB8"/>
    <w:rsid w:val="00250EF5"/>
    <w:rsid w:val="00272EA2"/>
    <w:rsid w:val="00273791"/>
    <w:rsid w:val="00287EC2"/>
    <w:rsid w:val="002B1903"/>
    <w:rsid w:val="002C0064"/>
    <w:rsid w:val="002C20E7"/>
    <w:rsid w:val="002E15E2"/>
    <w:rsid w:val="002E499A"/>
    <w:rsid w:val="003010D0"/>
    <w:rsid w:val="003039CD"/>
    <w:rsid w:val="003043A3"/>
    <w:rsid w:val="00310137"/>
    <w:rsid w:val="003117F3"/>
    <w:rsid w:val="00313077"/>
    <w:rsid w:val="00314A4D"/>
    <w:rsid w:val="00315826"/>
    <w:rsid w:val="00316488"/>
    <w:rsid w:val="00316A75"/>
    <w:rsid w:val="003217C1"/>
    <w:rsid w:val="00327650"/>
    <w:rsid w:val="003426E1"/>
    <w:rsid w:val="00350AC3"/>
    <w:rsid w:val="003519E1"/>
    <w:rsid w:val="0036274F"/>
    <w:rsid w:val="0036329F"/>
    <w:rsid w:val="00363D42"/>
    <w:rsid w:val="00364031"/>
    <w:rsid w:val="00364E39"/>
    <w:rsid w:val="003701F0"/>
    <w:rsid w:val="00374C8B"/>
    <w:rsid w:val="00381CED"/>
    <w:rsid w:val="003850A8"/>
    <w:rsid w:val="0038781A"/>
    <w:rsid w:val="00393F06"/>
    <w:rsid w:val="003979EB"/>
    <w:rsid w:val="003A02E6"/>
    <w:rsid w:val="003A32E6"/>
    <w:rsid w:val="003B00B3"/>
    <w:rsid w:val="003B00D1"/>
    <w:rsid w:val="003B4B77"/>
    <w:rsid w:val="003C1C84"/>
    <w:rsid w:val="003C69FB"/>
    <w:rsid w:val="003D7E3B"/>
    <w:rsid w:val="003E15C7"/>
    <w:rsid w:val="003F0754"/>
    <w:rsid w:val="004010B9"/>
    <w:rsid w:val="0040222F"/>
    <w:rsid w:val="004044CF"/>
    <w:rsid w:val="004059DB"/>
    <w:rsid w:val="00412DB3"/>
    <w:rsid w:val="004141ED"/>
    <w:rsid w:val="0042263B"/>
    <w:rsid w:val="00426FD2"/>
    <w:rsid w:val="00430F66"/>
    <w:rsid w:val="00435543"/>
    <w:rsid w:val="00436E79"/>
    <w:rsid w:val="00443E89"/>
    <w:rsid w:val="00446FEF"/>
    <w:rsid w:val="004541EA"/>
    <w:rsid w:val="004652AB"/>
    <w:rsid w:val="00473D01"/>
    <w:rsid w:val="00482EB1"/>
    <w:rsid w:val="00484A2B"/>
    <w:rsid w:val="00487AF8"/>
    <w:rsid w:val="004A0611"/>
    <w:rsid w:val="004A1489"/>
    <w:rsid w:val="004A54C4"/>
    <w:rsid w:val="004A6394"/>
    <w:rsid w:val="004B0FA5"/>
    <w:rsid w:val="004C259F"/>
    <w:rsid w:val="004C46CA"/>
    <w:rsid w:val="004C5FBF"/>
    <w:rsid w:val="004D13DA"/>
    <w:rsid w:val="004D2A3D"/>
    <w:rsid w:val="004D61FE"/>
    <w:rsid w:val="004D62F5"/>
    <w:rsid w:val="004E4837"/>
    <w:rsid w:val="004E5219"/>
    <w:rsid w:val="004E59FA"/>
    <w:rsid w:val="004E5E6A"/>
    <w:rsid w:val="004F51B7"/>
    <w:rsid w:val="005021CE"/>
    <w:rsid w:val="005179EF"/>
    <w:rsid w:val="00521ACF"/>
    <w:rsid w:val="005251E5"/>
    <w:rsid w:val="00526F8E"/>
    <w:rsid w:val="00531388"/>
    <w:rsid w:val="00544B15"/>
    <w:rsid w:val="00551D5C"/>
    <w:rsid w:val="00556C3E"/>
    <w:rsid w:val="005602D1"/>
    <w:rsid w:val="0056446C"/>
    <w:rsid w:val="00564F91"/>
    <w:rsid w:val="005659C4"/>
    <w:rsid w:val="00566602"/>
    <w:rsid w:val="00570F43"/>
    <w:rsid w:val="0057484B"/>
    <w:rsid w:val="005869E9"/>
    <w:rsid w:val="00595CB6"/>
    <w:rsid w:val="005A513D"/>
    <w:rsid w:val="005B015A"/>
    <w:rsid w:val="005B418D"/>
    <w:rsid w:val="005B46A2"/>
    <w:rsid w:val="005B73F2"/>
    <w:rsid w:val="005C5508"/>
    <w:rsid w:val="005D4AF4"/>
    <w:rsid w:val="005D4E3C"/>
    <w:rsid w:val="005E024E"/>
    <w:rsid w:val="005E3231"/>
    <w:rsid w:val="005E3AEB"/>
    <w:rsid w:val="005E4011"/>
    <w:rsid w:val="005E507E"/>
    <w:rsid w:val="005E5275"/>
    <w:rsid w:val="005E6E7B"/>
    <w:rsid w:val="005F4F01"/>
    <w:rsid w:val="006052C2"/>
    <w:rsid w:val="00605BFD"/>
    <w:rsid w:val="0061499F"/>
    <w:rsid w:val="00615AF1"/>
    <w:rsid w:val="00620E2B"/>
    <w:rsid w:val="00626F9E"/>
    <w:rsid w:val="00631E4C"/>
    <w:rsid w:val="00633EF9"/>
    <w:rsid w:val="00636E10"/>
    <w:rsid w:val="00640508"/>
    <w:rsid w:val="00640C27"/>
    <w:rsid w:val="00642CDE"/>
    <w:rsid w:val="00654441"/>
    <w:rsid w:val="006555F4"/>
    <w:rsid w:val="00656346"/>
    <w:rsid w:val="006728EE"/>
    <w:rsid w:val="0067460F"/>
    <w:rsid w:val="00674977"/>
    <w:rsid w:val="00677854"/>
    <w:rsid w:val="00680E9A"/>
    <w:rsid w:val="006A0662"/>
    <w:rsid w:val="006A3D82"/>
    <w:rsid w:val="006A753A"/>
    <w:rsid w:val="006B0D4A"/>
    <w:rsid w:val="006B1BD6"/>
    <w:rsid w:val="006B2BE8"/>
    <w:rsid w:val="006C238F"/>
    <w:rsid w:val="006D0399"/>
    <w:rsid w:val="006D0AF9"/>
    <w:rsid w:val="006E067D"/>
    <w:rsid w:val="006E5DE6"/>
    <w:rsid w:val="006E738E"/>
    <w:rsid w:val="006F0164"/>
    <w:rsid w:val="006F0FA9"/>
    <w:rsid w:val="006F2E49"/>
    <w:rsid w:val="006F3451"/>
    <w:rsid w:val="006F7A09"/>
    <w:rsid w:val="0070534E"/>
    <w:rsid w:val="0071374E"/>
    <w:rsid w:val="00716D95"/>
    <w:rsid w:val="00720F4D"/>
    <w:rsid w:val="0073164F"/>
    <w:rsid w:val="007441AA"/>
    <w:rsid w:val="00745432"/>
    <w:rsid w:val="007458C4"/>
    <w:rsid w:val="00754DF7"/>
    <w:rsid w:val="007607AF"/>
    <w:rsid w:val="00760AB0"/>
    <w:rsid w:val="0077480C"/>
    <w:rsid w:val="0079467B"/>
    <w:rsid w:val="007A202E"/>
    <w:rsid w:val="007A3B5B"/>
    <w:rsid w:val="007A4744"/>
    <w:rsid w:val="007B2110"/>
    <w:rsid w:val="007B5BF0"/>
    <w:rsid w:val="007D1FCB"/>
    <w:rsid w:val="007D354B"/>
    <w:rsid w:val="007D363F"/>
    <w:rsid w:val="007D5C01"/>
    <w:rsid w:val="007D5FC7"/>
    <w:rsid w:val="007F3BE0"/>
    <w:rsid w:val="00800D50"/>
    <w:rsid w:val="00810886"/>
    <w:rsid w:val="00821CF7"/>
    <w:rsid w:val="00823774"/>
    <w:rsid w:val="00824BC7"/>
    <w:rsid w:val="00830562"/>
    <w:rsid w:val="008350F6"/>
    <w:rsid w:val="00840F8E"/>
    <w:rsid w:val="00850A15"/>
    <w:rsid w:val="00851640"/>
    <w:rsid w:val="00856FAE"/>
    <w:rsid w:val="008617B8"/>
    <w:rsid w:val="00862A8E"/>
    <w:rsid w:val="00867B56"/>
    <w:rsid w:val="00870F56"/>
    <w:rsid w:val="00871072"/>
    <w:rsid w:val="0087487C"/>
    <w:rsid w:val="008825C9"/>
    <w:rsid w:val="00883AAA"/>
    <w:rsid w:val="008854E4"/>
    <w:rsid w:val="00886311"/>
    <w:rsid w:val="008B26A7"/>
    <w:rsid w:val="008B61C8"/>
    <w:rsid w:val="008C6E35"/>
    <w:rsid w:val="008C700A"/>
    <w:rsid w:val="008D0B7D"/>
    <w:rsid w:val="008D50F2"/>
    <w:rsid w:val="008E0A99"/>
    <w:rsid w:val="008E2120"/>
    <w:rsid w:val="008E7D06"/>
    <w:rsid w:val="008F1359"/>
    <w:rsid w:val="008F26FB"/>
    <w:rsid w:val="008F41D0"/>
    <w:rsid w:val="008F5DD6"/>
    <w:rsid w:val="008F6372"/>
    <w:rsid w:val="009049D8"/>
    <w:rsid w:val="00904FC7"/>
    <w:rsid w:val="009070CB"/>
    <w:rsid w:val="009112F7"/>
    <w:rsid w:val="00911F61"/>
    <w:rsid w:val="00915319"/>
    <w:rsid w:val="00922395"/>
    <w:rsid w:val="00922DB5"/>
    <w:rsid w:val="0093098A"/>
    <w:rsid w:val="00932F90"/>
    <w:rsid w:val="00935E17"/>
    <w:rsid w:val="0093685A"/>
    <w:rsid w:val="00937973"/>
    <w:rsid w:val="0094303B"/>
    <w:rsid w:val="00943245"/>
    <w:rsid w:val="00946A1B"/>
    <w:rsid w:val="00950DD2"/>
    <w:rsid w:val="009518A1"/>
    <w:rsid w:val="00955671"/>
    <w:rsid w:val="00956990"/>
    <w:rsid w:val="00957A1C"/>
    <w:rsid w:val="00963EB2"/>
    <w:rsid w:val="00965340"/>
    <w:rsid w:val="00966B0A"/>
    <w:rsid w:val="0096705E"/>
    <w:rsid w:val="00974CAF"/>
    <w:rsid w:val="009865E7"/>
    <w:rsid w:val="0099325B"/>
    <w:rsid w:val="009963C0"/>
    <w:rsid w:val="009A1508"/>
    <w:rsid w:val="009B0337"/>
    <w:rsid w:val="009B0406"/>
    <w:rsid w:val="009B1F02"/>
    <w:rsid w:val="009C1E19"/>
    <w:rsid w:val="009C5961"/>
    <w:rsid w:val="009D0CE1"/>
    <w:rsid w:val="009E31BC"/>
    <w:rsid w:val="009E38CF"/>
    <w:rsid w:val="009E7C21"/>
    <w:rsid w:val="009F6860"/>
    <w:rsid w:val="00A012D9"/>
    <w:rsid w:val="00A07A5D"/>
    <w:rsid w:val="00A179CB"/>
    <w:rsid w:val="00A237D6"/>
    <w:rsid w:val="00A32DEF"/>
    <w:rsid w:val="00A333A1"/>
    <w:rsid w:val="00A33484"/>
    <w:rsid w:val="00A36611"/>
    <w:rsid w:val="00A379B7"/>
    <w:rsid w:val="00A4100D"/>
    <w:rsid w:val="00A44147"/>
    <w:rsid w:val="00A50729"/>
    <w:rsid w:val="00A51372"/>
    <w:rsid w:val="00A518ED"/>
    <w:rsid w:val="00A5334D"/>
    <w:rsid w:val="00A53C62"/>
    <w:rsid w:val="00A54B67"/>
    <w:rsid w:val="00A61878"/>
    <w:rsid w:val="00A61F24"/>
    <w:rsid w:val="00A63172"/>
    <w:rsid w:val="00A67676"/>
    <w:rsid w:val="00A73CBE"/>
    <w:rsid w:val="00A77442"/>
    <w:rsid w:val="00A804B6"/>
    <w:rsid w:val="00A82948"/>
    <w:rsid w:val="00A8384A"/>
    <w:rsid w:val="00A95980"/>
    <w:rsid w:val="00AA0585"/>
    <w:rsid w:val="00AA2C92"/>
    <w:rsid w:val="00AA2E39"/>
    <w:rsid w:val="00AB1F17"/>
    <w:rsid w:val="00AB5243"/>
    <w:rsid w:val="00AD3A35"/>
    <w:rsid w:val="00AD502E"/>
    <w:rsid w:val="00AD5D3E"/>
    <w:rsid w:val="00AD6A12"/>
    <w:rsid w:val="00AD77E9"/>
    <w:rsid w:val="00AE65F2"/>
    <w:rsid w:val="00AE794A"/>
    <w:rsid w:val="00B108F8"/>
    <w:rsid w:val="00B26131"/>
    <w:rsid w:val="00B30E82"/>
    <w:rsid w:val="00B311E2"/>
    <w:rsid w:val="00B32F46"/>
    <w:rsid w:val="00B33AC1"/>
    <w:rsid w:val="00B364FD"/>
    <w:rsid w:val="00B43529"/>
    <w:rsid w:val="00B43A7F"/>
    <w:rsid w:val="00B47695"/>
    <w:rsid w:val="00B55AB0"/>
    <w:rsid w:val="00B67D70"/>
    <w:rsid w:val="00B70DC2"/>
    <w:rsid w:val="00B7235A"/>
    <w:rsid w:val="00B72D80"/>
    <w:rsid w:val="00B84A98"/>
    <w:rsid w:val="00B93BA5"/>
    <w:rsid w:val="00B97EFC"/>
    <w:rsid w:val="00BA5F17"/>
    <w:rsid w:val="00BB12BA"/>
    <w:rsid w:val="00BD6736"/>
    <w:rsid w:val="00BE7552"/>
    <w:rsid w:val="00BE799D"/>
    <w:rsid w:val="00C02339"/>
    <w:rsid w:val="00C0300D"/>
    <w:rsid w:val="00C0405C"/>
    <w:rsid w:val="00C045BD"/>
    <w:rsid w:val="00C048C2"/>
    <w:rsid w:val="00C07C3E"/>
    <w:rsid w:val="00C12C11"/>
    <w:rsid w:val="00C140B2"/>
    <w:rsid w:val="00C148A5"/>
    <w:rsid w:val="00C17DFC"/>
    <w:rsid w:val="00C26A73"/>
    <w:rsid w:val="00C33B6B"/>
    <w:rsid w:val="00C37BBD"/>
    <w:rsid w:val="00C50BFD"/>
    <w:rsid w:val="00C57CBB"/>
    <w:rsid w:val="00C73167"/>
    <w:rsid w:val="00C819A8"/>
    <w:rsid w:val="00C865C7"/>
    <w:rsid w:val="00C97D82"/>
    <w:rsid w:val="00CA3123"/>
    <w:rsid w:val="00CA7D4D"/>
    <w:rsid w:val="00CB46B5"/>
    <w:rsid w:val="00CC2700"/>
    <w:rsid w:val="00CC3356"/>
    <w:rsid w:val="00CC4CD5"/>
    <w:rsid w:val="00CC6AC6"/>
    <w:rsid w:val="00CD0668"/>
    <w:rsid w:val="00CD6CFA"/>
    <w:rsid w:val="00CE4045"/>
    <w:rsid w:val="00CE4CA6"/>
    <w:rsid w:val="00CF3647"/>
    <w:rsid w:val="00CF7B4C"/>
    <w:rsid w:val="00CF7F4D"/>
    <w:rsid w:val="00D05382"/>
    <w:rsid w:val="00D11546"/>
    <w:rsid w:val="00D121D5"/>
    <w:rsid w:val="00D277C2"/>
    <w:rsid w:val="00D30E46"/>
    <w:rsid w:val="00D33660"/>
    <w:rsid w:val="00D33BB7"/>
    <w:rsid w:val="00D349C3"/>
    <w:rsid w:val="00D34B5D"/>
    <w:rsid w:val="00D50C9C"/>
    <w:rsid w:val="00D5106B"/>
    <w:rsid w:val="00D62324"/>
    <w:rsid w:val="00D67DA9"/>
    <w:rsid w:val="00D71F23"/>
    <w:rsid w:val="00D73E98"/>
    <w:rsid w:val="00D76F45"/>
    <w:rsid w:val="00D83963"/>
    <w:rsid w:val="00D901D8"/>
    <w:rsid w:val="00D91B9D"/>
    <w:rsid w:val="00D93B89"/>
    <w:rsid w:val="00D9443D"/>
    <w:rsid w:val="00DA3070"/>
    <w:rsid w:val="00DA440A"/>
    <w:rsid w:val="00DA54B7"/>
    <w:rsid w:val="00DB0A8E"/>
    <w:rsid w:val="00DB2880"/>
    <w:rsid w:val="00DB3591"/>
    <w:rsid w:val="00DB3FD5"/>
    <w:rsid w:val="00DC0BAD"/>
    <w:rsid w:val="00DC239E"/>
    <w:rsid w:val="00DD4903"/>
    <w:rsid w:val="00DE1FBF"/>
    <w:rsid w:val="00DE4C03"/>
    <w:rsid w:val="00DE52F8"/>
    <w:rsid w:val="00DE5A07"/>
    <w:rsid w:val="00DF093B"/>
    <w:rsid w:val="00DF4B76"/>
    <w:rsid w:val="00E01E01"/>
    <w:rsid w:val="00E050B3"/>
    <w:rsid w:val="00E07E26"/>
    <w:rsid w:val="00E13164"/>
    <w:rsid w:val="00E159FE"/>
    <w:rsid w:val="00E15D06"/>
    <w:rsid w:val="00E15E21"/>
    <w:rsid w:val="00E1700B"/>
    <w:rsid w:val="00E17D74"/>
    <w:rsid w:val="00E26219"/>
    <w:rsid w:val="00E26F99"/>
    <w:rsid w:val="00E27473"/>
    <w:rsid w:val="00E47587"/>
    <w:rsid w:val="00E56308"/>
    <w:rsid w:val="00E609FE"/>
    <w:rsid w:val="00E62946"/>
    <w:rsid w:val="00E657D5"/>
    <w:rsid w:val="00E67ED4"/>
    <w:rsid w:val="00E745B0"/>
    <w:rsid w:val="00E81BC1"/>
    <w:rsid w:val="00E857A7"/>
    <w:rsid w:val="00E85957"/>
    <w:rsid w:val="00E908D4"/>
    <w:rsid w:val="00EB3D14"/>
    <w:rsid w:val="00EC0547"/>
    <w:rsid w:val="00EC5F5C"/>
    <w:rsid w:val="00ED5405"/>
    <w:rsid w:val="00ED5FF1"/>
    <w:rsid w:val="00ED6EB4"/>
    <w:rsid w:val="00EE0A8E"/>
    <w:rsid w:val="00EE1042"/>
    <w:rsid w:val="00F0070F"/>
    <w:rsid w:val="00F05921"/>
    <w:rsid w:val="00F169A2"/>
    <w:rsid w:val="00F241A4"/>
    <w:rsid w:val="00F3058A"/>
    <w:rsid w:val="00F33FBB"/>
    <w:rsid w:val="00F421E0"/>
    <w:rsid w:val="00F4337D"/>
    <w:rsid w:val="00F52B89"/>
    <w:rsid w:val="00F54BBE"/>
    <w:rsid w:val="00F637B2"/>
    <w:rsid w:val="00F640B2"/>
    <w:rsid w:val="00F7017E"/>
    <w:rsid w:val="00F70DB2"/>
    <w:rsid w:val="00F7323E"/>
    <w:rsid w:val="00FA454D"/>
    <w:rsid w:val="00FB2687"/>
    <w:rsid w:val="00FB2D24"/>
    <w:rsid w:val="00FB46F9"/>
    <w:rsid w:val="00FC0D4F"/>
    <w:rsid w:val="00FC4341"/>
    <w:rsid w:val="00FC7101"/>
    <w:rsid w:val="00FC71A9"/>
    <w:rsid w:val="00FD0570"/>
    <w:rsid w:val="00FD74FC"/>
    <w:rsid w:val="00FE0950"/>
    <w:rsid w:val="00FE0D61"/>
    <w:rsid w:val="00FE45C5"/>
    <w:rsid w:val="00FE7659"/>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B27E5F"/>
  <w15:docId w15:val="{B43DC38C-6619-4F99-8610-787266AD3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67ED4"/>
    <w:pPr>
      <w:jc w:val="both"/>
    </w:pPr>
    <w:rPr>
      <w:sz w:val="24"/>
      <w:szCs w:val="24"/>
      <w:lang w:val="en-US" w:eastAsia="en-US"/>
    </w:rPr>
  </w:style>
  <w:style w:type="paragraph" w:styleId="Heading1">
    <w:name w:val="heading 1"/>
    <w:basedOn w:val="Normal"/>
    <w:next w:val="Normal"/>
    <w:qFormat/>
    <w:rsid w:val="000A09B0"/>
    <w:pPr>
      <w:outlineLvl w:val="0"/>
    </w:pPr>
    <w:rPr>
      <w:b/>
      <w:sz w:val="28"/>
      <w:szCs w:val="28"/>
    </w:rPr>
  </w:style>
  <w:style w:type="paragraph" w:styleId="Heading2">
    <w:name w:val="heading 2"/>
    <w:basedOn w:val="Normal"/>
    <w:next w:val="Normal"/>
    <w:qFormat/>
    <w:rsid w:val="000A09B0"/>
    <w:pPr>
      <w:outlineLvl w:val="1"/>
    </w:pPr>
    <w:rPr>
      <w:b/>
    </w:rPr>
  </w:style>
  <w:style w:type="paragraph" w:styleId="Heading3">
    <w:name w:val="heading 3"/>
    <w:basedOn w:val="Normal"/>
    <w:next w:val="Normal"/>
    <w:qFormat/>
    <w:rsid w:val="000A09B0"/>
    <w:pPr>
      <w:outlineLvl w:val="2"/>
    </w:pPr>
    <w:rPr>
      <w:b/>
      <w:bCs/>
      <w:i/>
    </w:rPr>
  </w:style>
  <w:style w:type="paragraph" w:styleId="Heading4">
    <w:name w:val="heading 4"/>
    <w:basedOn w:val="Normal"/>
    <w:next w:val="Normal"/>
    <w:qFormat/>
    <w:pPr>
      <w:keepNext/>
      <w:outlineLvl w:val="3"/>
    </w:pPr>
    <w:rPr>
      <w:b/>
      <w:bCs/>
      <w:i/>
      <w:iCs/>
      <w:sz w:val="28"/>
    </w:rPr>
  </w:style>
  <w:style w:type="paragraph" w:styleId="Heading5">
    <w:name w:val="heading 5"/>
    <w:basedOn w:val="Normal"/>
    <w:next w:val="Normal"/>
    <w:qFormat/>
    <w:pPr>
      <w:keepNext/>
      <w:outlineLvl w:val="4"/>
    </w:pPr>
    <w:rPr>
      <w:b/>
      <w:bCs/>
      <w:i/>
      <w:iCs/>
    </w:rPr>
  </w:style>
  <w:style w:type="paragraph" w:styleId="Heading6">
    <w:name w:val="heading 6"/>
    <w:basedOn w:val="Normal"/>
    <w:next w:val="Normal"/>
    <w:qFormat/>
    <w:pPr>
      <w:keepNext/>
      <w:outlineLvl w:val="5"/>
    </w:pPr>
    <w:rPr>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
    <w:name w:val="h"/>
    <w:basedOn w:val="DefaultParagraphFont"/>
  </w:style>
  <w:style w:type="character" w:styleId="Strong">
    <w:name w:val="Strong"/>
    <w:qFormat/>
    <w:rPr>
      <w:b/>
      <w:bCs/>
    </w:rPr>
  </w:style>
  <w:style w:type="paragraph" w:styleId="BodyText3">
    <w:name w:val="Body Text 3"/>
    <w:basedOn w:val="Normal"/>
    <w:pPr>
      <w:jc w:val="center"/>
    </w:pPr>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Hyperlink">
    <w:name w:val="Hyperlink"/>
    <w:rPr>
      <w:color w:val="0000FF"/>
      <w:u w:val="single"/>
    </w:rPr>
  </w:style>
  <w:style w:type="paragraph" w:customStyle="1" w:styleId="references">
    <w:name w:val="references"/>
    <w:basedOn w:val="Normal"/>
    <w:pPr>
      <w:numPr>
        <w:numId w:val="1"/>
      </w:numPr>
      <w:spacing w:before="40" w:after="40" w:line="300" w:lineRule="exact"/>
      <w:ind w:right="-245"/>
    </w:pPr>
    <w:rPr>
      <w:szCs w:val="20"/>
      <w:lang w:val="en-NZ"/>
    </w:rPr>
  </w:style>
  <w:style w:type="paragraph" w:styleId="BalloonText">
    <w:name w:val="Balloon Text"/>
    <w:basedOn w:val="Normal"/>
    <w:link w:val="BalloonTextChar"/>
    <w:rsid w:val="0021525B"/>
    <w:rPr>
      <w:rFonts w:ascii="Tahoma" w:hAnsi="Tahoma" w:cs="Tahoma"/>
      <w:sz w:val="16"/>
      <w:szCs w:val="16"/>
    </w:rPr>
  </w:style>
  <w:style w:type="character" w:customStyle="1" w:styleId="BalloonTextChar">
    <w:name w:val="Balloon Text Char"/>
    <w:link w:val="BalloonText"/>
    <w:rsid w:val="0021525B"/>
    <w:rPr>
      <w:rFonts w:ascii="Tahoma" w:hAnsi="Tahoma" w:cs="Tahoma"/>
      <w:sz w:val="16"/>
      <w:szCs w:val="16"/>
      <w:lang w:val="en-US" w:eastAsia="en-US"/>
    </w:rPr>
  </w:style>
  <w:style w:type="character" w:styleId="CommentReference">
    <w:name w:val="annotation reference"/>
    <w:rsid w:val="0021525B"/>
    <w:rPr>
      <w:sz w:val="16"/>
      <w:szCs w:val="16"/>
    </w:rPr>
  </w:style>
  <w:style w:type="paragraph" w:styleId="CommentText">
    <w:name w:val="annotation text"/>
    <w:basedOn w:val="Normal"/>
    <w:link w:val="CommentTextChar"/>
    <w:rsid w:val="0021525B"/>
    <w:rPr>
      <w:sz w:val="20"/>
      <w:szCs w:val="20"/>
    </w:rPr>
  </w:style>
  <w:style w:type="character" w:customStyle="1" w:styleId="CommentTextChar">
    <w:name w:val="Comment Text Char"/>
    <w:link w:val="CommentText"/>
    <w:rsid w:val="0021525B"/>
    <w:rPr>
      <w:lang w:val="en-US" w:eastAsia="en-US"/>
    </w:rPr>
  </w:style>
  <w:style w:type="paragraph" w:styleId="CommentSubject">
    <w:name w:val="annotation subject"/>
    <w:basedOn w:val="CommentText"/>
    <w:next w:val="CommentText"/>
    <w:link w:val="CommentSubjectChar"/>
    <w:rsid w:val="0021525B"/>
    <w:rPr>
      <w:b/>
      <w:bCs/>
    </w:rPr>
  </w:style>
  <w:style w:type="character" w:customStyle="1" w:styleId="CommentSubjectChar">
    <w:name w:val="Comment Subject Char"/>
    <w:link w:val="CommentSubject"/>
    <w:rsid w:val="0021525B"/>
    <w:rPr>
      <w:b/>
      <w:bCs/>
      <w:lang w:val="en-US" w:eastAsia="en-US"/>
    </w:rPr>
  </w:style>
  <w:style w:type="paragraph" w:customStyle="1" w:styleId="References0">
    <w:name w:val="References"/>
    <w:basedOn w:val="Normal"/>
    <w:rsid w:val="006E5DE6"/>
    <w:pPr>
      <w:spacing w:after="120"/>
      <w:ind w:left="562" w:hanging="562"/>
    </w:pPr>
    <w:rPr>
      <w:rFonts w:ascii="Arial" w:eastAsia="Batang" w:hAnsi="Arial"/>
      <w:sz w:val="20"/>
    </w:rPr>
  </w:style>
  <w:style w:type="character" w:customStyle="1" w:styleId="FooterChar">
    <w:name w:val="Footer Char"/>
    <w:link w:val="Footer"/>
    <w:uiPriority w:val="99"/>
    <w:rsid w:val="006A0662"/>
    <w:rPr>
      <w:sz w:val="24"/>
      <w:szCs w:val="24"/>
      <w:lang w:val="en-US" w:eastAsia="en-US"/>
    </w:rPr>
  </w:style>
  <w:style w:type="table" w:styleId="TableGrid">
    <w:name w:val="Table Grid"/>
    <w:basedOn w:val="TableNormal"/>
    <w:rsid w:val="00381C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81CED"/>
  </w:style>
  <w:style w:type="paragraph" w:styleId="Revision">
    <w:name w:val="Revision"/>
    <w:hidden/>
    <w:uiPriority w:val="99"/>
    <w:semiHidden/>
    <w:rsid w:val="00564F91"/>
    <w:rPr>
      <w:sz w:val="24"/>
      <w:szCs w:val="24"/>
      <w:lang w:val="en-US" w:eastAsia="en-US"/>
    </w:rPr>
  </w:style>
  <w:style w:type="paragraph" w:styleId="Title">
    <w:name w:val="Title"/>
    <w:basedOn w:val="Heading1"/>
    <w:next w:val="Normal"/>
    <w:link w:val="TitleChar"/>
    <w:qFormat/>
    <w:rsid w:val="000A09B0"/>
    <w:pPr>
      <w:jc w:val="center"/>
    </w:pPr>
    <w:rPr>
      <w:sz w:val="32"/>
      <w:szCs w:val="32"/>
    </w:rPr>
  </w:style>
  <w:style w:type="character" w:customStyle="1" w:styleId="TitleChar">
    <w:name w:val="Title Char"/>
    <w:basedOn w:val="DefaultParagraphFont"/>
    <w:link w:val="Title"/>
    <w:rsid w:val="000A09B0"/>
    <w:rPr>
      <w:b/>
      <w:sz w:val="32"/>
      <w:szCs w:val="32"/>
      <w:lang w:val="en-US" w:eastAsia="en-US"/>
    </w:rPr>
  </w:style>
  <w:style w:type="paragraph" w:styleId="ListParagraph">
    <w:name w:val="List Paragraph"/>
    <w:basedOn w:val="Normal"/>
    <w:uiPriority w:val="34"/>
    <w:qFormat/>
    <w:rsid w:val="00E67ED4"/>
    <w:pPr>
      <w:ind w:left="720"/>
      <w:contextualSpacing/>
    </w:pPr>
  </w:style>
  <w:style w:type="character" w:styleId="UnresolvedMention">
    <w:name w:val="Unresolved Mention"/>
    <w:basedOn w:val="DefaultParagraphFont"/>
    <w:uiPriority w:val="99"/>
    <w:semiHidden/>
    <w:unhideWhenUsed/>
    <w:rsid w:val="005B015A"/>
    <w:rPr>
      <w:color w:val="605E5C"/>
      <w:shd w:val="clear" w:color="auto" w:fill="E1DFDD"/>
    </w:rPr>
  </w:style>
  <w:style w:type="paragraph" w:customStyle="1" w:styleId="EndNoteBibliographyTitle">
    <w:name w:val="EndNote Bibliography Title"/>
    <w:basedOn w:val="Normal"/>
    <w:link w:val="EndNoteBibliographyTitleChar"/>
    <w:rsid w:val="00821CF7"/>
    <w:pPr>
      <w:jc w:val="center"/>
    </w:pPr>
    <w:rPr>
      <w:noProof/>
    </w:rPr>
  </w:style>
  <w:style w:type="character" w:customStyle="1" w:styleId="EndNoteBibliographyTitleChar">
    <w:name w:val="EndNote Bibliography Title Char"/>
    <w:basedOn w:val="DefaultParagraphFont"/>
    <w:link w:val="EndNoteBibliographyTitle"/>
    <w:rsid w:val="00821CF7"/>
    <w:rPr>
      <w:noProof/>
      <w:sz w:val="24"/>
      <w:szCs w:val="24"/>
      <w:lang w:val="en-US" w:eastAsia="en-US"/>
    </w:rPr>
  </w:style>
  <w:style w:type="paragraph" w:customStyle="1" w:styleId="EndNoteBibliography">
    <w:name w:val="EndNote Bibliography"/>
    <w:basedOn w:val="Normal"/>
    <w:link w:val="EndNoteBibliographyChar"/>
    <w:rsid w:val="00821CF7"/>
    <w:rPr>
      <w:noProof/>
    </w:rPr>
  </w:style>
  <w:style w:type="character" w:customStyle="1" w:styleId="EndNoteBibliographyChar">
    <w:name w:val="EndNote Bibliography Char"/>
    <w:basedOn w:val="DefaultParagraphFont"/>
    <w:link w:val="EndNoteBibliography"/>
    <w:rsid w:val="00821CF7"/>
    <w:rPr>
      <w:noProof/>
      <w:sz w:val="24"/>
      <w:szCs w:val="24"/>
      <w:lang w:val="en-US" w:eastAsia="en-US"/>
    </w:rPr>
  </w:style>
  <w:style w:type="character" w:styleId="PlaceholderText">
    <w:name w:val="Placeholder Text"/>
    <w:basedOn w:val="DefaultParagraphFont"/>
    <w:uiPriority w:val="99"/>
    <w:semiHidden/>
    <w:rsid w:val="00DB2880"/>
    <w:rPr>
      <w:color w:val="666666"/>
    </w:rPr>
  </w:style>
  <w:style w:type="paragraph" w:styleId="Caption">
    <w:name w:val="caption"/>
    <w:basedOn w:val="Normal"/>
    <w:next w:val="Normal"/>
    <w:unhideWhenUsed/>
    <w:qFormat/>
    <w:rsid w:val="006E067D"/>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5442187">
      <w:bodyDiv w:val="1"/>
      <w:marLeft w:val="0"/>
      <w:marRight w:val="0"/>
      <w:marTop w:val="0"/>
      <w:marBottom w:val="0"/>
      <w:divBdr>
        <w:top w:val="none" w:sz="0" w:space="0" w:color="auto"/>
        <w:left w:val="none" w:sz="0" w:space="0" w:color="auto"/>
        <w:bottom w:val="none" w:sz="0" w:space="0" w:color="auto"/>
        <w:right w:val="none" w:sz="0" w:space="0" w:color="auto"/>
      </w:divBdr>
    </w:div>
    <w:div w:id="1425032802">
      <w:bodyDiv w:val="1"/>
      <w:marLeft w:val="0"/>
      <w:marRight w:val="0"/>
      <w:marTop w:val="0"/>
      <w:marBottom w:val="0"/>
      <w:divBdr>
        <w:top w:val="none" w:sz="0" w:space="0" w:color="auto"/>
        <w:left w:val="none" w:sz="0" w:space="0" w:color="auto"/>
        <w:bottom w:val="none" w:sz="0" w:space="0" w:color="auto"/>
        <w:right w:val="none" w:sz="0" w:space="0" w:color="auto"/>
      </w:divBdr>
      <w:divsChild>
        <w:div w:id="789396379">
          <w:marLeft w:val="0"/>
          <w:marRight w:val="0"/>
          <w:marTop w:val="0"/>
          <w:marBottom w:val="0"/>
          <w:divBdr>
            <w:top w:val="none" w:sz="0" w:space="0" w:color="auto"/>
            <w:left w:val="none" w:sz="0" w:space="0" w:color="auto"/>
            <w:bottom w:val="none" w:sz="0" w:space="0" w:color="auto"/>
            <w:right w:val="none" w:sz="0" w:space="0" w:color="auto"/>
          </w:divBdr>
          <w:divsChild>
            <w:div w:id="805705928">
              <w:marLeft w:val="0"/>
              <w:marRight w:val="0"/>
              <w:marTop w:val="0"/>
              <w:marBottom w:val="0"/>
              <w:divBdr>
                <w:top w:val="none" w:sz="0" w:space="0" w:color="auto"/>
                <w:left w:val="none" w:sz="0" w:space="0" w:color="auto"/>
                <w:bottom w:val="none" w:sz="0" w:space="0" w:color="auto"/>
                <w:right w:val="none" w:sz="0" w:space="0" w:color="auto"/>
              </w:divBdr>
              <w:divsChild>
                <w:div w:id="31343225">
                  <w:marLeft w:val="0"/>
                  <w:marRight w:val="0"/>
                  <w:marTop w:val="0"/>
                  <w:marBottom w:val="0"/>
                  <w:divBdr>
                    <w:top w:val="single" w:sz="6" w:space="0" w:color="CCCCCC"/>
                    <w:left w:val="single" w:sz="6" w:space="0" w:color="CCCCCC"/>
                    <w:bottom w:val="single" w:sz="6" w:space="0" w:color="CCCCCC"/>
                    <w:right w:val="single" w:sz="6" w:space="0" w:color="CCCCCC"/>
                  </w:divBdr>
                  <w:divsChild>
                    <w:div w:id="667943906">
                      <w:marLeft w:val="0"/>
                      <w:marRight w:val="0"/>
                      <w:marTop w:val="0"/>
                      <w:marBottom w:val="0"/>
                      <w:divBdr>
                        <w:top w:val="none" w:sz="0" w:space="0" w:color="auto"/>
                        <w:left w:val="none" w:sz="0" w:space="0" w:color="auto"/>
                        <w:bottom w:val="none" w:sz="0" w:space="0" w:color="auto"/>
                        <w:right w:val="none" w:sz="0" w:space="0" w:color="auto"/>
                      </w:divBdr>
                      <w:divsChild>
                        <w:div w:id="1276059611">
                          <w:marLeft w:val="0"/>
                          <w:marRight w:val="0"/>
                          <w:marTop w:val="0"/>
                          <w:marBottom w:val="0"/>
                          <w:divBdr>
                            <w:top w:val="none" w:sz="0" w:space="0" w:color="auto"/>
                            <w:left w:val="none" w:sz="0" w:space="0" w:color="auto"/>
                            <w:bottom w:val="none" w:sz="0" w:space="0" w:color="auto"/>
                            <w:right w:val="none" w:sz="0" w:space="0" w:color="auto"/>
                          </w:divBdr>
                          <w:divsChild>
                            <w:div w:id="1805465976">
                              <w:marLeft w:val="0"/>
                              <w:marRight w:val="0"/>
                              <w:marTop w:val="0"/>
                              <w:marBottom w:val="0"/>
                              <w:divBdr>
                                <w:top w:val="none" w:sz="0" w:space="0" w:color="auto"/>
                                <w:left w:val="none" w:sz="0" w:space="0" w:color="auto"/>
                                <w:bottom w:val="none" w:sz="0" w:space="0" w:color="auto"/>
                                <w:right w:val="none" w:sz="0" w:space="0" w:color="auto"/>
                              </w:divBdr>
                              <w:divsChild>
                                <w:div w:id="190980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3725862">
      <w:bodyDiv w:val="1"/>
      <w:marLeft w:val="0"/>
      <w:marRight w:val="0"/>
      <w:marTop w:val="0"/>
      <w:marBottom w:val="0"/>
      <w:divBdr>
        <w:top w:val="none" w:sz="0" w:space="0" w:color="auto"/>
        <w:left w:val="none" w:sz="0" w:space="0" w:color="auto"/>
        <w:bottom w:val="none" w:sz="0" w:space="0" w:color="auto"/>
        <w:right w:val="none" w:sz="0" w:space="0" w:color="auto"/>
      </w:divBdr>
      <w:divsChild>
        <w:div w:id="1529902858">
          <w:marLeft w:val="0"/>
          <w:marRight w:val="0"/>
          <w:marTop w:val="0"/>
          <w:marBottom w:val="0"/>
          <w:divBdr>
            <w:top w:val="none" w:sz="0" w:space="0" w:color="auto"/>
            <w:left w:val="none" w:sz="0" w:space="0" w:color="auto"/>
            <w:bottom w:val="none" w:sz="0" w:space="0" w:color="auto"/>
            <w:right w:val="none" w:sz="0" w:space="0" w:color="auto"/>
          </w:divBdr>
          <w:divsChild>
            <w:div w:id="569461160">
              <w:marLeft w:val="0"/>
              <w:marRight w:val="0"/>
              <w:marTop w:val="0"/>
              <w:marBottom w:val="0"/>
              <w:divBdr>
                <w:top w:val="none" w:sz="0" w:space="0" w:color="auto"/>
                <w:left w:val="none" w:sz="0" w:space="0" w:color="auto"/>
                <w:bottom w:val="none" w:sz="0" w:space="0" w:color="auto"/>
                <w:right w:val="none" w:sz="0" w:space="0" w:color="auto"/>
              </w:divBdr>
              <w:divsChild>
                <w:div w:id="615406516">
                  <w:marLeft w:val="0"/>
                  <w:marRight w:val="0"/>
                  <w:marTop w:val="0"/>
                  <w:marBottom w:val="0"/>
                  <w:divBdr>
                    <w:top w:val="single" w:sz="6" w:space="0" w:color="CCCCCC"/>
                    <w:left w:val="single" w:sz="6" w:space="0" w:color="CCCCCC"/>
                    <w:bottom w:val="single" w:sz="6" w:space="0" w:color="CCCCCC"/>
                    <w:right w:val="single" w:sz="6" w:space="0" w:color="CCCCCC"/>
                  </w:divBdr>
                  <w:divsChild>
                    <w:div w:id="531773915">
                      <w:marLeft w:val="0"/>
                      <w:marRight w:val="0"/>
                      <w:marTop w:val="0"/>
                      <w:marBottom w:val="0"/>
                      <w:divBdr>
                        <w:top w:val="none" w:sz="0" w:space="0" w:color="auto"/>
                        <w:left w:val="none" w:sz="0" w:space="0" w:color="auto"/>
                        <w:bottom w:val="none" w:sz="0" w:space="0" w:color="auto"/>
                        <w:right w:val="none" w:sz="0" w:space="0" w:color="auto"/>
                      </w:divBdr>
                      <w:divsChild>
                        <w:div w:id="209650579">
                          <w:marLeft w:val="0"/>
                          <w:marRight w:val="0"/>
                          <w:marTop w:val="0"/>
                          <w:marBottom w:val="0"/>
                          <w:divBdr>
                            <w:top w:val="none" w:sz="0" w:space="0" w:color="auto"/>
                            <w:left w:val="none" w:sz="0" w:space="0" w:color="auto"/>
                            <w:bottom w:val="none" w:sz="0" w:space="0" w:color="auto"/>
                            <w:right w:val="none" w:sz="0" w:space="0" w:color="auto"/>
                          </w:divBdr>
                          <w:divsChild>
                            <w:div w:id="214397300">
                              <w:marLeft w:val="0"/>
                              <w:marRight w:val="0"/>
                              <w:marTop w:val="0"/>
                              <w:marBottom w:val="0"/>
                              <w:divBdr>
                                <w:top w:val="none" w:sz="0" w:space="0" w:color="auto"/>
                                <w:left w:val="none" w:sz="0" w:space="0" w:color="auto"/>
                                <w:bottom w:val="none" w:sz="0" w:space="0" w:color="auto"/>
                                <w:right w:val="none" w:sz="0" w:space="0" w:color="auto"/>
                              </w:divBdr>
                              <w:divsChild>
                                <w:div w:id="28227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8920022">
      <w:bodyDiv w:val="1"/>
      <w:marLeft w:val="0"/>
      <w:marRight w:val="0"/>
      <w:marTop w:val="0"/>
      <w:marBottom w:val="0"/>
      <w:divBdr>
        <w:top w:val="none" w:sz="0" w:space="0" w:color="auto"/>
        <w:left w:val="none" w:sz="0" w:space="0" w:color="auto"/>
        <w:bottom w:val="none" w:sz="0" w:space="0" w:color="auto"/>
        <w:right w:val="none" w:sz="0" w:space="0" w:color="auto"/>
      </w:divBdr>
      <w:divsChild>
        <w:div w:id="993069947">
          <w:marLeft w:val="0"/>
          <w:marRight w:val="0"/>
          <w:marTop w:val="0"/>
          <w:marBottom w:val="0"/>
          <w:divBdr>
            <w:top w:val="single" w:sz="6" w:space="0" w:color="FFFFFF"/>
            <w:left w:val="single" w:sz="6" w:space="0" w:color="FFFFFF"/>
            <w:bottom w:val="single" w:sz="6" w:space="0" w:color="FFFFFF"/>
            <w:right w:val="single" w:sz="6" w:space="0" w:color="FFFFFF"/>
          </w:divBdr>
          <w:divsChild>
            <w:div w:id="304631528">
              <w:marLeft w:val="0"/>
              <w:marRight w:val="0"/>
              <w:marTop w:val="0"/>
              <w:marBottom w:val="0"/>
              <w:divBdr>
                <w:top w:val="none" w:sz="0" w:space="0" w:color="auto"/>
                <w:left w:val="none" w:sz="0" w:space="0" w:color="auto"/>
                <w:bottom w:val="single" w:sz="6" w:space="0" w:color="FFFFFF"/>
                <w:right w:val="none" w:sz="0" w:space="0" w:color="auto"/>
              </w:divBdr>
              <w:divsChild>
                <w:div w:id="1062410996">
                  <w:marLeft w:val="0"/>
                  <w:marRight w:val="0"/>
                  <w:marTop w:val="0"/>
                  <w:marBottom w:val="0"/>
                  <w:divBdr>
                    <w:top w:val="none" w:sz="0" w:space="0" w:color="auto"/>
                    <w:left w:val="none" w:sz="0" w:space="0" w:color="auto"/>
                    <w:bottom w:val="none" w:sz="0" w:space="0" w:color="auto"/>
                    <w:right w:val="none" w:sz="0" w:space="0" w:color="auto"/>
                  </w:divBdr>
                  <w:divsChild>
                    <w:div w:id="852458006">
                      <w:marLeft w:val="0"/>
                      <w:marRight w:val="0"/>
                      <w:marTop w:val="0"/>
                      <w:marBottom w:val="0"/>
                      <w:divBdr>
                        <w:top w:val="none" w:sz="0" w:space="0" w:color="auto"/>
                        <w:left w:val="none" w:sz="0" w:space="0" w:color="auto"/>
                        <w:bottom w:val="none" w:sz="0" w:space="0" w:color="auto"/>
                        <w:right w:val="none" w:sz="0" w:space="0" w:color="auto"/>
                      </w:divBdr>
                    </w:div>
                    <w:div w:id="177976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050364">
      <w:bodyDiv w:val="1"/>
      <w:marLeft w:val="0"/>
      <w:marRight w:val="0"/>
      <w:marTop w:val="0"/>
      <w:marBottom w:val="0"/>
      <w:divBdr>
        <w:top w:val="none" w:sz="0" w:space="0" w:color="auto"/>
        <w:left w:val="none" w:sz="0" w:space="0" w:color="auto"/>
        <w:bottom w:val="none" w:sz="0" w:space="0" w:color="auto"/>
        <w:right w:val="none" w:sz="0" w:space="0" w:color="auto"/>
      </w:divBdr>
      <w:divsChild>
        <w:div w:id="1435053462">
          <w:marLeft w:val="0"/>
          <w:marRight w:val="0"/>
          <w:marTop w:val="0"/>
          <w:marBottom w:val="0"/>
          <w:divBdr>
            <w:top w:val="none" w:sz="0" w:space="0" w:color="auto"/>
            <w:left w:val="none" w:sz="0" w:space="0" w:color="auto"/>
            <w:bottom w:val="none" w:sz="0" w:space="0" w:color="auto"/>
            <w:right w:val="none" w:sz="0" w:space="0" w:color="auto"/>
          </w:divBdr>
        </w:div>
      </w:divsChild>
    </w:div>
    <w:div w:id="1930460362">
      <w:bodyDiv w:val="1"/>
      <w:marLeft w:val="0"/>
      <w:marRight w:val="0"/>
      <w:marTop w:val="0"/>
      <w:marBottom w:val="0"/>
      <w:divBdr>
        <w:top w:val="none" w:sz="0" w:space="0" w:color="auto"/>
        <w:left w:val="none" w:sz="0" w:space="0" w:color="auto"/>
        <w:bottom w:val="none" w:sz="0" w:space="0" w:color="auto"/>
        <w:right w:val="none" w:sz="0" w:space="0" w:color="auto"/>
      </w:divBdr>
      <w:divsChild>
        <w:div w:id="527065865">
          <w:marLeft w:val="0"/>
          <w:marRight w:val="0"/>
          <w:marTop w:val="0"/>
          <w:marBottom w:val="0"/>
          <w:divBdr>
            <w:top w:val="none" w:sz="0" w:space="0" w:color="auto"/>
            <w:left w:val="none" w:sz="0" w:space="0" w:color="auto"/>
            <w:bottom w:val="none" w:sz="0" w:space="0" w:color="auto"/>
            <w:right w:val="none" w:sz="0" w:space="0" w:color="auto"/>
          </w:divBdr>
          <w:divsChild>
            <w:div w:id="1192568232">
              <w:marLeft w:val="0"/>
              <w:marRight w:val="0"/>
              <w:marTop w:val="0"/>
              <w:marBottom w:val="0"/>
              <w:divBdr>
                <w:top w:val="none" w:sz="0" w:space="0" w:color="auto"/>
                <w:left w:val="none" w:sz="0" w:space="0" w:color="auto"/>
                <w:bottom w:val="none" w:sz="0" w:space="0" w:color="auto"/>
                <w:right w:val="none" w:sz="0" w:space="0" w:color="auto"/>
              </w:divBdr>
              <w:divsChild>
                <w:div w:id="1222444197">
                  <w:marLeft w:val="0"/>
                  <w:marRight w:val="0"/>
                  <w:marTop w:val="0"/>
                  <w:marBottom w:val="0"/>
                  <w:divBdr>
                    <w:top w:val="single" w:sz="6" w:space="0" w:color="CCCCCC"/>
                    <w:left w:val="single" w:sz="6" w:space="0" w:color="CCCCCC"/>
                    <w:bottom w:val="single" w:sz="6" w:space="0" w:color="CCCCCC"/>
                    <w:right w:val="single" w:sz="6" w:space="0" w:color="CCCCCC"/>
                  </w:divBdr>
                  <w:divsChild>
                    <w:div w:id="738286003">
                      <w:marLeft w:val="0"/>
                      <w:marRight w:val="0"/>
                      <w:marTop w:val="0"/>
                      <w:marBottom w:val="0"/>
                      <w:divBdr>
                        <w:top w:val="none" w:sz="0" w:space="0" w:color="auto"/>
                        <w:left w:val="none" w:sz="0" w:space="0" w:color="auto"/>
                        <w:bottom w:val="none" w:sz="0" w:space="0" w:color="auto"/>
                        <w:right w:val="none" w:sz="0" w:space="0" w:color="auto"/>
                      </w:divBdr>
                      <w:divsChild>
                        <w:div w:id="921915902">
                          <w:marLeft w:val="0"/>
                          <w:marRight w:val="0"/>
                          <w:marTop w:val="0"/>
                          <w:marBottom w:val="0"/>
                          <w:divBdr>
                            <w:top w:val="none" w:sz="0" w:space="0" w:color="auto"/>
                            <w:left w:val="none" w:sz="0" w:space="0" w:color="auto"/>
                            <w:bottom w:val="none" w:sz="0" w:space="0" w:color="auto"/>
                            <w:right w:val="none" w:sz="0" w:space="0" w:color="auto"/>
                          </w:divBdr>
                          <w:divsChild>
                            <w:div w:id="1469545615">
                              <w:marLeft w:val="0"/>
                              <w:marRight w:val="0"/>
                              <w:marTop w:val="0"/>
                              <w:marBottom w:val="0"/>
                              <w:divBdr>
                                <w:top w:val="none" w:sz="0" w:space="0" w:color="auto"/>
                                <w:left w:val="none" w:sz="0" w:space="0" w:color="auto"/>
                                <w:bottom w:val="none" w:sz="0" w:space="0" w:color="auto"/>
                                <w:right w:val="none" w:sz="0" w:space="0" w:color="auto"/>
                              </w:divBdr>
                              <w:divsChild>
                                <w:div w:id="159108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resources.checkpoint.com/report/2023-check-point-cyber-security-report"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mdpi.com/2079-9292/13/19/3823"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cs.apwg.org/reports/apwg_trends_report_q4_2023.pdf" TargetMode="External"/><Relationship Id="rId25" Type="http://schemas.openxmlformats.org/officeDocument/2006/relationships/hyperlink" Target="https://doi.org/https://doi.org/10.1016/j.jisa.2020.102722" TargetMode="External"/><Relationship Id="rId2" Type="http://schemas.openxmlformats.org/officeDocument/2006/relationships/customXml" Target="../customXml/item2.xml"/><Relationship Id="rId16" Type="http://schemas.openxmlformats.org/officeDocument/2006/relationships/hyperlink" Target="https://doi.org/10.1109/ACCESS.2020.2969780" TargetMode="External"/><Relationship Id="rId20" Type="http://schemas.openxmlformats.org/officeDocument/2006/relationships/hyperlink" Target="https://www.ic3.gov/Media/PDF/AnnualReport/2022_IC3Report.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phishingbox.com/downloads/Verizon-Data-Breach-Investigations-Report-DBIR-2022.pdf"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monkey.org/~jose/phishing/"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cs.cmu.edu/~enro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oi.org/https://doi.org/10.1016/j.neunet.2022.09.00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BB23AE6060D041AF89093AD0EAC312" ma:contentTypeVersion="8" ma:contentTypeDescription="Create a new document." ma:contentTypeScope="" ma:versionID="fad880232479eff9e7ce39421f92057f">
  <xsd:schema xmlns:xsd="http://www.w3.org/2001/XMLSchema" xmlns:xs="http://www.w3.org/2001/XMLSchema" xmlns:p="http://schemas.microsoft.com/office/2006/metadata/properties" xmlns:ns2="6f245a86-432b-4a33-9864-9137440af618" targetNamespace="http://schemas.microsoft.com/office/2006/metadata/properties" ma:root="true" ma:fieldsID="81025c14e80a3b8db3e4a3ca6d683e72" ns2:_="">
    <xsd:import namespace="6f245a86-432b-4a33-9864-9137440af61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245a86-432b-4a33-9864-9137440af6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15F0A5D-5E85-406E-993A-751ACB3DF7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245a86-432b-4a33-9864-9137440af6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AAA859-E568-4A13-A2D3-464F594CC0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B49119-D4EB-44ED-B45F-55716070CF17}">
  <ds:schemaRefs>
    <ds:schemaRef ds:uri="http://schemas.openxmlformats.org/officeDocument/2006/bibliography"/>
  </ds:schemaRefs>
</ds:datastoreItem>
</file>

<file path=customXml/itemProps4.xml><?xml version="1.0" encoding="utf-8"?>
<ds:datastoreItem xmlns:ds="http://schemas.openxmlformats.org/officeDocument/2006/customXml" ds:itemID="{48082E8F-F573-4280-82CD-999C3DCBC44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7</Pages>
  <Words>5057</Words>
  <Characters>28825</Characters>
  <Application>Microsoft Office Word</Application>
  <DocSecurity>0</DocSecurity>
  <Lines>240</Lines>
  <Paragraphs>67</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Secure FTP: An integrity algorithm for error recovery triangulation</vt:lpstr>
      <vt:lpstr>Secure FTP: An integrity algorithm for error recovery triangulation</vt:lpstr>
      <vt:lpstr>Secure FTP: An integrity algorithm for error recovery triangulation</vt:lpstr>
    </vt:vector>
  </TitlesOfParts>
  <Company>University of Auckland</Company>
  <LinksUpToDate>false</LinksUpToDate>
  <CharactersWithSpaces>3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ure FTP: An integrity algorithm for error recovery triangulation</dc:title>
  <dc:subject/>
  <dc:creator>Andrew Colarik</dc:creator>
  <cp:keywords/>
  <dc:description/>
  <cp:lastModifiedBy>Phyo Htet Kyaw</cp:lastModifiedBy>
  <cp:revision>56</cp:revision>
  <cp:lastPrinted>2003-08-28T20:46:00Z</cp:lastPrinted>
  <dcterms:created xsi:type="dcterms:W3CDTF">2026-03-23T08:42:00Z</dcterms:created>
  <dcterms:modified xsi:type="dcterms:W3CDTF">2026-03-24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BB23AE6060D041AF89093AD0EAC312</vt:lpwstr>
  </property>
</Properties>
</file>